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1A14E483"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w:t>
      </w:r>
      <w:bookmarkStart w:id="4" w:name="_GoBack"/>
      <w:bookmarkEnd w:id="4"/>
      <w:r w:rsidRPr="006518C9">
        <w:rPr>
          <w:lang w:val="en-US"/>
        </w:rPr>
        <w:t>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25CCFC31"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14:paraId="43F39CD2" w14:textId="77777777" w:rsidR="00AF4B32" w:rsidRPr="00BD77D1" w:rsidRDefault="00883A2C">
      <w:pPr>
        <w:pStyle w:val="TOC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73D406E4" w14:textId="77777777" w:rsidR="00AF4B32" w:rsidRPr="00BD77D1" w:rsidRDefault="00883A2C">
      <w:pPr>
        <w:pStyle w:val="TOC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28195A88" w14:textId="77777777" w:rsidR="00AF4B32" w:rsidRPr="00BD77D1" w:rsidRDefault="00883A2C">
      <w:pPr>
        <w:pStyle w:val="TOC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6FB2D710" w14:textId="77777777" w:rsidR="00AF4B32" w:rsidRPr="00BD77D1" w:rsidRDefault="00883A2C">
      <w:pPr>
        <w:pStyle w:val="TOC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3AF181D7" w14:textId="77777777" w:rsidR="00AF4B32" w:rsidRPr="00BD77D1" w:rsidRDefault="00883A2C">
      <w:pPr>
        <w:pStyle w:val="TOC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5E0EE6DA" w14:textId="77777777" w:rsidR="00AF4B32" w:rsidRPr="00BD77D1" w:rsidRDefault="00883A2C">
      <w:pPr>
        <w:pStyle w:val="TOC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7CBB198D" w14:textId="77777777" w:rsidR="00AF4B32" w:rsidRPr="00BD77D1" w:rsidRDefault="00883A2C">
      <w:pPr>
        <w:pStyle w:val="TOC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0D026B1" w14:textId="77777777" w:rsidR="00AF4B32" w:rsidRPr="00BD77D1" w:rsidRDefault="00883A2C">
      <w:pPr>
        <w:pStyle w:val="TOC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C692081" w14:textId="77777777" w:rsidR="00AF4B32" w:rsidRPr="00BD77D1" w:rsidRDefault="00883A2C">
      <w:pPr>
        <w:pStyle w:val="TOC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2810C44A" w14:textId="77777777" w:rsidR="00AF4B32" w:rsidRPr="00BD77D1" w:rsidRDefault="00883A2C">
      <w:pPr>
        <w:pStyle w:val="TOC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2647130A" w14:textId="77777777" w:rsidR="00AF4B32" w:rsidRPr="00BD77D1" w:rsidRDefault="00883A2C">
      <w:pPr>
        <w:pStyle w:val="TOC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0FB23D67" w14:textId="77777777" w:rsidR="00AF4B32" w:rsidRPr="00BD77D1" w:rsidRDefault="00883A2C">
      <w:pPr>
        <w:pStyle w:val="TOC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43EA58EE" w14:textId="77777777" w:rsidR="00AF4B32" w:rsidRPr="00BD77D1" w:rsidRDefault="00883A2C">
      <w:pPr>
        <w:pStyle w:val="TOC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10628B5D" w14:textId="77777777" w:rsidR="00AF4B32" w:rsidRPr="00BD77D1" w:rsidRDefault="00883A2C">
      <w:pPr>
        <w:pStyle w:val="TOC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2F892DA7" w14:textId="77777777" w:rsidR="00AF4B32" w:rsidRPr="00BD77D1" w:rsidRDefault="00883A2C">
      <w:pPr>
        <w:pStyle w:val="TOC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3CA9225B" w14:textId="77777777" w:rsidR="00AF4B32" w:rsidRPr="00BD77D1" w:rsidRDefault="00883A2C">
      <w:pPr>
        <w:pStyle w:val="TOC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3F97C9DC" w14:textId="77777777" w:rsidR="00AF4B32" w:rsidRPr="00BD77D1" w:rsidRDefault="00883A2C">
      <w:pPr>
        <w:pStyle w:val="TOC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3D27DDBB" w14:textId="77777777" w:rsidR="00AF4B32" w:rsidRPr="00BD77D1" w:rsidRDefault="00883A2C">
      <w:pPr>
        <w:pStyle w:val="TOC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14:paraId="3D721C7C" w14:textId="77777777" w:rsidR="00AF4B32" w:rsidRPr="00BD77D1" w:rsidRDefault="00883A2C">
      <w:pPr>
        <w:pStyle w:val="TOC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5DBB9ACF" w14:textId="77777777" w:rsidR="00AF4B32" w:rsidRPr="00BD77D1" w:rsidRDefault="00883A2C">
      <w:pPr>
        <w:pStyle w:val="TOC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012EE845" w14:textId="77777777" w:rsidR="00AF4B32" w:rsidRPr="00BD77D1" w:rsidRDefault="00883A2C">
      <w:pPr>
        <w:pStyle w:val="TOC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14:paraId="7F915636" w14:textId="77777777" w:rsidR="00AF4B32" w:rsidRPr="00BD77D1" w:rsidRDefault="00883A2C">
      <w:pPr>
        <w:pStyle w:val="TOC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14:paraId="05A549D6" w14:textId="77777777" w:rsidR="00AF4B32" w:rsidRPr="00BD77D1" w:rsidRDefault="00883A2C">
      <w:pPr>
        <w:pStyle w:val="TOC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14:paraId="310E4B45" w14:textId="77777777" w:rsidR="00AF4B32" w:rsidRPr="00BD77D1" w:rsidRDefault="00883A2C">
      <w:pPr>
        <w:pStyle w:val="TOC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14:paraId="0C6A5635" w14:textId="77777777" w:rsidR="00AF4B32" w:rsidRPr="00BD77D1" w:rsidRDefault="00883A2C">
      <w:pPr>
        <w:pStyle w:val="TOC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6679F54F" w14:textId="77777777" w:rsidR="00AF4B32" w:rsidRPr="00BD77D1" w:rsidRDefault="00883A2C">
      <w:pPr>
        <w:pStyle w:val="TOC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6FC4D188" w14:textId="77777777" w:rsidR="00AF4B32" w:rsidRPr="00BD77D1" w:rsidRDefault="00883A2C">
      <w:pPr>
        <w:pStyle w:val="TOC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14:paraId="6CA73595" w14:textId="77777777" w:rsidR="00AF4B32" w:rsidRPr="00BD77D1" w:rsidRDefault="00883A2C">
      <w:pPr>
        <w:pStyle w:val="TOC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65BF739D" w14:textId="77777777" w:rsidR="00AF4B32" w:rsidRPr="00BD77D1" w:rsidRDefault="00883A2C">
      <w:pPr>
        <w:pStyle w:val="TOC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7CC329D2" w14:textId="77777777" w:rsidR="00AF4B32" w:rsidRPr="00BD77D1" w:rsidRDefault="00883A2C">
      <w:pPr>
        <w:pStyle w:val="TOC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66284AAF" w14:textId="77777777" w:rsidR="00AF4B32" w:rsidRPr="00BD77D1" w:rsidRDefault="00883A2C">
      <w:pPr>
        <w:pStyle w:val="TOC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32C5FCE8" w14:textId="77777777" w:rsidR="00AF4B32" w:rsidRPr="00BD77D1" w:rsidRDefault="00883A2C">
      <w:pPr>
        <w:pStyle w:val="TOC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7084283F" w14:textId="77777777" w:rsidR="00AF4B32" w:rsidRPr="00BD77D1" w:rsidRDefault="00883A2C">
      <w:pPr>
        <w:pStyle w:val="TOC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14:paraId="1908DC2B" w14:textId="77777777" w:rsidR="00AF4B32" w:rsidRPr="00BD77D1" w:rsidRDefault="00883A2C">
      <w:pPr>
        <w:pStyle w:val="TOC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03F32B07" w14:textId="77777777" w:rsidR="00AF4B32" w:rsidRPr="00BD77D1" w:rsidRDefault="00883A2C">
      <w:pPr>
        <w:pStyle w:val="TOC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2C65102" w14:textId="77777777" w:rsidR="00AF4B32" w:rsidRPr="00BD77D1" w:rsidRDefault="00883A2C">
      <w:pPr>
        <w:pStyle w:val="TOC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D1E8CAC" w14:textId="77777777" w:rsidR="00AF4B32" w:rsidRPr="00BD77D1" w:rsidRDefault="00883A2C">
      <w:pPr>
        <w:pStyle w:val="TOC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08077F40" w14:textId="77777777" w:rsidR="00AF4B32" w:rsidRPr="00BD77D1" w:rsidRDefault="00883A2C">
      <w:pPr>
        <w:pStyle w:val="TOC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22A968C8" w14:textId="77777777" w:rsidR="00AF4B32" w:rsidRPr="00BD77D1" w:rsidRDefault="00883A2C">
      <w:pPr>
        <w:pStyle w:val="TOC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582592C7" w14:textId="77777777" w:rsidR="00AF4B32" w:rsidRPr="00BD77D1" w:rsidRDefault="00883A2C">
      <w:pPr>
        <w:pStyle w:val="TOC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347CB921" w14:textId="77777777" w:rsidR="00AF4B32" w:rsidRPr="00BD77D1" w:rsidRDefault="00883A2C">
      <w:pPr>
        <w:pStyle w:val="TOC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2FD702DA" w14:textId="77777777" w:rsidR="00AF4B32" w:rsidRPr="00BD77D1" w:rsidRDefault="00883A2C">
      <w:pPr>
        <w:pStyle w:val="TOC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66953332" w14:textId="77777777" w:rsidR="00AF4B32" w:rsidRPr="00BD77D1" w:rsidRDefault="00883A2C">
      <w:pPr>
        <w:pStyle w:val="TOC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04D9E261" w14:textId="77777777" w:rsidR="00AF4B32" w:rsidRPr="00BD77D1" w:rsidRDefault="00883A2C">
      <w:pPr>
        <w:pStyle w:val="TOC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35CE5537" w14:textId="77777777" w:rsidR="00AF4B32" w:rsidRPr="00BD77D1" w:rsidRDefault="00883A2C">
      <w:pPr>
        <w:pStyle w:val="TOC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47A7FEBD" w14:textId="77777777" w:rsidR="00AF4B32" w:rsidRPr="00BD77D1" w:rsidRDefault="00883A2C">
      <w:pPr>
        <w:pStyle w:val="TOC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12E477BF" w14:textId="77777777" w:rsidR="00AF4B32" w:rsidRPr="00BD77D1" w:rsidRDefault="00883A2C">
      <w:pPr>
        <w:pStyle w:val="TOC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14:paraId="61D2A11E" w14:textId="77777777" w:rsidR="00AF4B32" w:rsidRPr="00BD77D1" w:rsidRDefault="00883A2C">
      <w:pPr>
        <w:pStyle w:val="TOC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14:paraId="687BE7B8" w14:textId="77777777" w:rsidR="00AF4B32" w:rsidRPr="00BD77D1" w:rsidRDefault="00883A2C">
      <w:pPr>
        <w:pStyle w:val="TOC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14:paraId="7475664A" w14:textId="77777777" w:rsidR="00AF4B32" w:rsidRPr="00BD77D1" w:rsidRDefault="00883A2C">
      <w:pPr>
        <w:pStyle w:val="TOC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14:paraId="56E22D07" w14:textId="77777777" w:rsidR="00AF4B32" w:rsidRPr="00BD77D1" w:rsidRDefault="00883A2C">
      <w:pPr>
        <w:pStyle w:val="TOC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3DE64108" w14:textId="77777777" w:rsidR="00AF4B32" w:rsidRPr="00BD77D1" w:rsidRDefault="00883A2C">
      <w:pPr>
        <w:pStyle w:val="TOC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4559A16E" w14:textId="77777777" w:rsidR="00AF4B32" w:rsidRPr="00BD77D1" w:rsidRDefault="00883A2C">
      <w:pPr>
        <w:pStyle w:val="TOC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1A92C46B" w14:textId="77777777" w:rsidR="00AF4B32" w:rsidRPr="00BD77D1" w:rsidRDefault="00883A2C">
      <w:pPr>
        <w:pStyle w:val="TOC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0B85ECFB" w14:textId="77777777" w:rsidR="00AF4B32" w:rsidRPr="00BD77D1" w:rsidRDefault="00883A2C">
      <w:pPr>
        <w:pStyle w:val="TOC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2BE0FDD3" w14:textId="77777777" w:rsidR="00AF4B32" w:rsidRPr="00BD77D1" w:rsidRDefault="00883A2C">
      <w:pPr>
        <w:pStyle w:val="TOC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71765AAC" w14:textId="77777777" w:rsidR="00AF4B32" w:rsidRPr="00BD77D1" w:rsidRDefault="00883A2C">
      <w:pPr>
        <w:pStyle w:val="TOC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64815C36" w14:textId="77777777" w:rsidR="00AF4B32" w:rsidRPr="00BD77D1" w:rsidRDefault="00883A2C">
      <w:pPr>
        <w:pStyle w:val="TOC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51BB7AD4" w14:textId="77777777" w:rsidR="00AF4B32" w:rsidRPr="00BD77D1" w:rsidRDefault="00883A2C">
      <w:pPr>
        <w:pStyle w:val="TOC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2063F07B" w14:textId="77777777" w:rsidR="00AF4B32" w:rsidRPr="00BD77D1" w:rsidRDefault="00883A2C">
      <w:pPr>
        <w:pStyle w:val="TOC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350D73E1" w14:textId="77777777" w:rsidR="00AF4B32" w:rsidRPr="00BD77D1" w:rsidRDefault="00883A2C">
      <w:pPr>
        <w:pStyle w:val="TOC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6023465E" w14:textId="77777777" w:rsidR="00AF4B32" w:rsidRPr="00BD77D1" w:rsidRDefault="00883A2C">
      <w:pPr>
        <w:pStyle w:val="TOC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444F76DD" w14:textId="77777777" w:rsidR="00AF4B32" w:rsidRPr="00BD77D1" w:rsidRDefault="00883A2C">
      <w:pPr>
        <w:pStyle w:val="TOC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78FD9A6" w14:textId="77777777" w:rsidR="00AF4B32" w:rsidRPr="00BD77D1" w:rsidRDefault="00883A2C">
      <w:pPr>
        <w:pStyle w:val="TOC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249D7538" w14:textId="77777777" w:rsidR="00AF4B32" w:rsidRPr="00BD77D1" w:rsidRDefault="00883A2C">
      <w:pPr>
        <w:pStyle w:val="TOC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47A6BCDC" w14:textId="77777777" w:rsidR="00AF4B32" w:rsidRPr="00BD77D1" w:rsidRDefault="00883A2C">
      <w:pPr>
        <w:pStyle w:val="TOC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14:paraId="62A823C1" w14:textId="77777777" w:rsidR="00AF4B32" w:rsidRPr="00BD77D1" w:rsidRDefault="00883A2C">
      <w:pPr>
        <w:pStyle w:val="TOC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6770892A" w14:textId="77777777" w:rsidR="00AF4B32" w:rsidRPr="00BD77D1" w:rsidRDefault="00883A2C">
      <w:pPr>
        <w:pStyle w:val="TOC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634AF93B" w14:textId="77777777" w:rsidR="00AF4B32" w:rsidRPr="00BD77D1" w:rsidRDefault="00883A2C">
      <w:pPr>
        <w:pStyle w:val="TOC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14:paraId="4E4838A1" w14:textId="77777777" w:rsidR="00AF4B32" w:rsidRPr="00BD77D1" w:rsidRDefault="00883A2C">
      <w:pPr>
        <w:pStyle w:val="TOC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43B15D6B" w14:textId="77777777" w:rsidR="00AF4B32" w:rsidRPr="00BD77D1" w:rsidRDefault="00883A2C">
      <w:pPr>
        <w:pStyle w:val="TOC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06599F0D" w14:textId="77777777" w:rsidR="00AF4B32" w:rsidRPr="00BD77D1" w:rsidRDefault="00883A2C">
      <w:pPr>
        <w:pStyle w:val="TOC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37376CA5" w14:textId="77777777" w:rsidR="00AF4B32" w:rsidRPr="00BD77D1" w:rsidRDefault="00883A2C">
      <w:pPr>
        <w:pStyle w:val="TOC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644FD540" w14:textId="77777777" w:rsidR="00AF4B32" w:rsidRPr="00BD77D1" w:rsidRDefault="00883A2C">
      <w:pPr>
        <w:pStyle w:val="TOC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14:paraId="65B4D3E3" w14:textId="77777777" w:rsidR="00AF4B32" w:rsidRPr="00BD77D1" w:rsidRDefault="00883A2C">
      <w:pPr>
        <w:pStyle w:val="TOC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65318AEC" w14:textId="77777777" w:rsidR="00AF4B32" w:rsidRPr="00BD77D1" w:rsidRDefault="00883A2C">
      <w:pPr>
        <w:pStyle w:val="TOC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38AB694F" w14:textId="77777777" w:rsidR="00AF4B32" w:rsidRPr="00BD77D1" w:rsidRDefault="00883A2C">
      <w:pPr>
        <w:pStyle w:val="TOC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22F3D2EB" w14:textId="77777777" w:rsidR="00AF4B32" w:rsidRPr="00BD77D1" w:rsidRDefault="00883A2C">
      <w:pPr>
        <w:pStyle w:val="TOC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7EEF4554" w14:textId="77777777" w:rsidR="00AF4B32" w:rsidRPr="00BD77D1" w:rsidRDefault="00883A2C">
      <w:pPr>
        <w:pStyle w:val="TOC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14:paraId="3C439E0E" w14:textId="77777777" w:rsidR="00AF4B32" w:rsidRPr="00BD77D1" w:rsidRDefault="00883A2C">
      <w:pPr>
        <w:pStyle w:val="TOC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0913405A" w14:textId="77777777" w:rsidR="00AF4B32" w:rsidRPr="00BD77D1" w:rsidRDefault="00883A2C">
      <w:pPr>
        <w:pStyle w:val="TOC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42987830" w14:textId="77777777" w:rsidR="00AF4B32" w:rsidRPr="00BD77D1" w:rsidRDefault="00883A2C">
      <w:pPr>
        <w:pStyle w:val="TOC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14:paraId="6E47ABD1" w14:textId="77777777" w:rsidR="00AF4B32" w:rsidRPr="00BD77D1" w:rsidRDefault="00883A2C">
      <w:pPr>
        <w:pStyle w:val="TOC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4E975DB9" w14:textId="77777777" w:rsidR="00AF4B32" w:rsidRPr="00BD77D1" w:rsidRDefault="00883A2C">
      <w:pPr>
        <w:pStyle w:val="TOC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1FF35228" w14:textId="77777777" w:rsidR="00AF4B32" w:rsidRPr="00BD77D1" w:rsidRDefault="00883A2C">
      <w:pPr>
        <w:pStyle w:val="TOC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54A39B1A" w14:textId="77777777" w:rsidR="00AF4B32" w:rsidRPr="00BD77D1" w:rsidRDefault="00883A2C">
      <w:pPr>
        <w:pStyle w:val="TOC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238214BB" w14:textId="77777777" w:rsidR="00AF4B32" w:rsidRPr="00BD77D1" w:rsidRDefault="00883A2C">
      <w:pPr>
        <w:pStyle w:val="TOC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0620D12" w14:textId="77777777" w:rsidR="00AF4B32" w:rsidRPr="00BD77D1" w:rsidRDefault="00883A2C">
      <w:pPr>
        <w:pStyle w:val="TOC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C9C3BC9" w14:textId="77777777" w:rsidR="00AF4B32" w:rsidRPr="00BD77D1" w:rsidRDefault="00883A2C">
      <w:pPr>
        <w:pStyle w:val="TOC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14:paraId="70AE7C76" w14:textId="77777777" w:rsidR="00AF4B32" w:rsidRPr="00BD77D1" w:rsidRDefault="00883A2C">
      <w:pPr>
        <w:pStyle w:val="TOC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14:paraId="70E9B107" w14:textId="77777777" w:rsidR="00AF4B32" w:rsidRPr="00BD77D1" w:rsidRDefault="00883A2C">
      <w:pPr>
        <w:pStyle w:val="TOC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5039449D" w14:textId="77777777" w:rsidR="00AF4B32" w:rsidRPr="00BD77D1" w:rsidRDefault="00883A2C">
      <w:pPr>
        <w:pStyle w:val="TOC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400A2A9B" w14:textId="77777777" w:rsidR="00AF4B32" w:rsidRPr="00BD77D1" w:rsidRDefault="00883A2C">
      <w:pPr>
        <w:pStyle w:val="TOC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6111418A" w14:textId="77777777" w:rsidR="00AF4B32" w:rsidRPr="00BD77D1" w:rsidRDefault="00883A2C">
      <w:pPr>
        <w:pStyle w:val="TOC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6E0C450A" w14:textId="77777777" w:rsidR="00AF4B32" w:rsidRPr="00BD77D1" w:rsidRDefault="00883A2C">
      <w:pPr>
        <w:pStyle w:val="TOC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67C17EC6" w14:textId="77777777" w:rsidR="00AF4B32" w:rsidRPr="00BD77D1" w:rsidRDefault="00883A2C">
      <w:pPr>
        <w:pStyle w:val="TOC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052972BC" w14:textId="77777777" w:rsidR="00AF4B32" w:rsidRPr="00BD77D1" w:rsidRDefault="00883A2C">
      <w:pPr>
        <w:pStyle w:val="TOC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222352FE" w14:textId="77777777" w:rsidR="00AF4B32" w:rsidRPr="00BD77D1" w:rsidRDefault="00883A2C">
      <w:pPr>
        <w:pStyle w:val="TOC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14:paraId="403392B2" w14:textId="77777777" w:rsidR="00AF4B32" w:rsidRPr="00BD77D1" w:rsidRDefault="00883A2C">
      <w:pPr>
        <w:pStyle w:val="TOC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158F87E4" w14:textId="77777777" w:rsidR="00AF4B32" w:rsidRPr="00BD77D1" w:rsidRDefault="00883A2C">
      <w:pPr>
        <w:pStyle w:val="TOC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3E5CE568" w14:textId="77777777" w:rsidR="00AF4B32" w:rsidRPr="00BD77D1" w:rsidRDefault="00883A2C">
      <w:pPr>
        <w:pStyle w:val="TOC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14:paraId="0CD9ADBC" w14:textId="77777777" w:rsidR="00AF4B32" w:rsidRPr="00BD77D1" w:rsidRDefault="00883A2C">
      <w:pPr>
        <w:pStyle w:val="TOC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14:paraId="15EACECE" w14:textId="77777777" w:rsidR="00AF4B32" w:rsidRPr="00BD77D1" w:rsidRDefault="00883A2C">
      <w:pPr>
        <w:pStyle w:val="TOC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14:paraId="6C0C6F94" w14:textId="77777777" w:rsidR="00AF4B32" w:rsidRPr="00BD77D1" w:rsidRDefault="00883A2C">
      <w:pPr>
        <w:pStyle w:val="TOC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14:paraId="34216A31" w14:textId="77777777" w:rsidR="00AF4B32" w:rsidRPr="00BD77D1" w:rsidRDefault="00883A2C">
      <w:pPr>
        <w:pStyle w:val="TOC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00F3A329" w14:textId="77777777" w:rsidR="00AF4B32" w:rsidRPr="00BD77D1" w:rsidRDefault="00883A2C">
      <w:pPr>
        <w:pStyle w:val="TOC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1DC708B4" w14:textId="77777777" w:rsidR="00AF4B32" w:rsidRPr="00BD77D1" w:rsidRDefault="00883A2C">
      <w:pPr>
        <w:pStyle w:val="TOC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77A5ACB1" w14:textId="77777777" w:rsidR="00AF4B32" w:rsidRPr="00BD77D1" w:rsidRDefault="00883A2C">
      <w:pPr>
        <w:pStyle w:val="TOC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14:paraId="29DEFCB3" w14:textId="77777777" w:rsidR="00AF4B32" w:rsidRPr="00BD77D1" w:rsidRDefault="00883A2C">
      <w:pPr>
        <w:pStyle w:val="TOC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14:paraId="6A911A98" w14:textId="77777777" w:rsidR="00AF4B32" w:rsidRPr="00BD77D1" w:rsidRDefault="00883A2C">
      <w:pPr>
        <w:pStyle w:val="TOC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5BB62291" w14:textId="77777777" w:rsidR="00AF4B32" w:rsidRPr="00BD77D1" w:rsidRDefault="00883A2C">
      <w:pPr>
        <w:pStyle w:val="TOC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7558FD59" w14:textId="77777777" w:rsidR="00AF4B32" w:rsidRPr="00BD77D1" w:rsidRDefault="00883A2C">
      <w:pPr>
        <w:pStyle w:val="TOC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71FC3604" w14:textId="77777777" w:rsidR="00AF4B32" w:rsidRPr="00BD77D1" w:rsidRDefault="00883A2C">
      <w:pPr>
        <w:pStyle w:val="TOC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73B12CDD" w14:textId="77777777" w:rsidR="00AF4B32" w:rsidRPr="00BD77D1" w:rsidRDefault="00883A2C">
      <w:pPr>
        <w:pStyle w:val="TOC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6F130C66" w14:textId="77777777" w:rsidR="00AF4B32" w:rsidRPr="00BD77D1" w:rsidRDefault="00883A2C">
      <w:pPr>
        <w:pStyle w:val="TOC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48CF9778" w14:textId="77777777" w:rsidR="00AF4B32" w:rsidRPr="00BD77D1" w:rsidRDefault="00883A2C">
      <w:pPr>
        <w:pStyle w:val="TOC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5EF2BE85" w14:textId="77777777" w:rsidR="00AF4B32" w:rsidRPr="00BD77D1" w:rsidRDefault="00883A2C">
      <w:pPr>
        <w:pStyle w:val="TOC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2183CBAF" w14:textId="77777777" w:rsidR="00AF4B32" w:rsidRPr="00BD77D1" w:rsidRDefault="00883A2C">
      <w:pPr>
        <w:pStyle w:val="TOC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5829CA78" w14:textId="77777777" w:rsidR="00AF4B32" w:rsidRPr="00BD77D1" w:rsidRDefault="00883A2C">
      <w:pPr>
        <w:pStyle w:val="TOC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56494BE3" w14:textId="77777777" w:rsidR="00AF4B32" w:rsidRPr="00BD77D1" w:rsidRDefault="00883A2C">
      <w:pPr>
        <w:pStyle w:val="TOC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54F12BB0" w14:textId="77777777" w:rsidR="00AF4B32" w:rsidRPr="00BD77D1" w:rsidRDefault="00883A2C">
      <w:pPr>
        <w:pStyle w:val="TOC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4325F22D" w14:textId="77777777" w:rsidR="00AF4B32" w:rsidRPr="00BD77D1" w:rsidRDefault="00883A2C">
      <w:pPr>
        <w:pStyle w:val="TOC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21C89020" w14:textId="77777777" w:rsidR="00AF4B32" w:rsidRPr="00BD77D1" w:rsidRDefault="00883A2C">
      <w:pPr>
        <w:pStyle w:val="TOC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264DE50E" w14:textId="77777777" w:rsidR="00AF4B32" w:rsidRPr="00BD77D1" w:rsidRDefault="00883A2C">
      <w:pPr>
        <w:pStyle w:val="TOC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1559243A" w14:textId="77777777" w:rsidR="00AF4B32" w:rsidRPr="00BD77D1" w:rsidRDefault="00883A2C">
      <w:pPr>
        <w:pStyle w:val="TOC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14:paraId="17CF8C41" w14:textId="77777777" w:rsidR="00AF4B32" w:rsidRPr="00BD77D1" w:rsidRDefault="00883A2C">
      <w:pPr>
        <w:pStyle w:val="TOC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10446286" w14:textId="77777777" w:rsidR="00AF4B32" w:rsidRPr="00BD77D1" w:rsidRDefault="00883A2C">
      <w:pPr>
        <w:pStyle w:val="TOC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2A84580B" w14:textId="77777777" w:rsidR="00AF4B32" w:rsidRPr="00BD77D1" w:rsidRDefault="00883A2C">
      <w:pPr>
        <w:pStyle w:val="TOC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5" w:name="_Ref116882289"/>
      <w:bookmarkStart w:id="6" w:name="_Toc118017562"/>
      <w:bookmarkStart w:id="7" w:name="_Toc156877856"/>
      <w:bookmarkStart w:id="8" w:name="_Toc476057168"/>
      <w:r w:rsidRPr="006518C9">
        <w:t>Introduction</w:t>
      </w:r>
      <w:bookmarkEnd w:id="5"/>
      <w:bookmarkEnd w:id="6"/>
      <w:bookmarkEnd w:id="7"/>
      <w:bookmarkEnd w:id="8"/>
    </w:p>
    <w:p w14:paraId="0004742D" w14:textId="77777777" w:rsidR="008F1CA6" w:rsidRPr="006518C9" w:rsidRDefault="008F1CA6" w:rsidP="00466496">
      <w:pPr>
        <w:pStyle w:val="Heading2"/>
      </w:pPr>
      <w:bookmarkStart w:id="9" w:name="_Toc476057169"/>
      <w:r w:rsidRPr="006518C9">
        <w:t>Background</w:t>
      </w:r>
      <w:bookmarkEnd w:id="9"/>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10" w:name="_Toc476057170"/>
      <w:r w:rsidRPr="006518C9">
        <w:t>Document Structure</w:t>
      </w:r>
      <w:bookmarkEnd w:id="10"/>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1" w:name="_Toc170636040"/>
      <w:bookmarkStart w:id="12" w:name="_Ref211659702"/>
      <w:bookmarkStart w:id="13" w:name="_Ref216758743"/>
      <w:bookmarkStart w:id="14" w:name="_Toc476057171"/>
      <w:r w:rsidRPr="006518C9">
        <w:t xml:space="preserve">Use Cases for </w:t>
      </w:r>
      <w:r w:rsidR="006D41B9" w:rsidRPr="006518C9">
        <w:t>mzIdentML</w:t>
      </w:r>
      <w:bookmarkEnd w:id="11"/>
      <w:bookmarkEnd w:id="12"/>
      <w:bookmarkEnd w:id="13"/>
      <w:bookmarkEnd w:id="14"/>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5" w:name="_Toc170636041"/>
      <w:bookmarkStart w:id="16" w:name="_Ref206411919"/>
      <w:bookmarkStart w:id="17" w:name="_Toc476057172"/>
      <w:r w:rsidRPr="006518C9">
        <w:t>Concepts and Terminology</w:t>
      </w:r>
      <w:bookmarkEnd w:id="15"/>
      <w:bookmarkEnd w:id="16"/>
      <w:bookmarkEnd w:id="17"/>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8" w:name="_Toc170636042"/>
      <w:bookmarkStart w:id="19" w:name="_Ref216758768"/>
      <w:bookmarkStart w:id="20" w:name="_Ref453235444"/>
      <w:bookmarkStart w:id="21" w:name="_Ref456698050"/>
      <w:bookmarkStart w:id="22" w:name="_Toc476057173"/>
      <w:r w:rsidRPr="006518C9">
        <w:t>Relationship to Other Specifications</w:t>
      </w:r>
      <w:bookmarkEnd w:id="18"/>
      <w:bookmarkEnd w:id="19"/>
      <w:bookmarkEnd w:id="20"/>
      <w:bookmarkEnd w:id="21"/>
      <w:bookmarkEnd w:id="22"/>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3" w:name="_Toc476057174"/>
      <w:r w:rsidRPr="006518C9">
        <w:t xml:space="preserve">The PSI </w:t>
      </w:r>
      <w:r w:rsidR="0004488F" w:rsidRPr="006518C9">
        <w:t>Mass Spectrometry</w:t>
      </w:r>
      <w:r w:rsidRPr="006518C9">
        <w:t xml:space="preserve"> Controlled Vocabulary (CV)</w:t>
      </w:r>
      <w:bookmarkEnd w:id="23"/>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4" w:name="_Ref217200132"/>
      <w:bookmarkStart w:id="25" w:name="_Toc476057175"/>
      <w:r w:rsidRPr="006518C9">
        <w:t>Validation of controlled vocabulary terms</w:t>
      </w:r>
      <w:bookmarkEnd w:id="24"/>
      <w:bookmarkEnd w:id="25"/>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6" w:name="_Toc476057176"/>
      <w:r w:rsidRPr="006518C9">
        <w:t>Changes from version 1.1</w:t>
      </w:r>
      <w:r w:rsidR="00C96C4E" w:rsidRPr="006518C9">
        <w:t>.0</w:t>
      </w:r>
      <w:r w:rsidR="003C1531" w:rsidRPr="006518C9">
        <w:t xml:space="preserve"> to version 1.2.0</w:t>
      </w:r>
      <w:bookmarkEnd w:id="26"/>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04"/>
        <w:gridCol w:w="2368"/>
        <w:gridCol w:w="3872"/>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2.10</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7" w:name="_Toc476057177"/>
      <w:r w:rsidRPr="006518C9">
        <w:t>Format scope and specific use cases</w:t>
      </w:r>
      <w:bookmarkEnd w:id="27"/>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8" w:name="_Toc476057178"/>
      <w:r w:rsidRPr="006518C9">
        <w:t>Handling updates to the controlled vocabulary</w:t>
      </w:r>
      <w:bookmarkEnd w:id="28"/>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bookmarkStart w:id="29" w:name="_Toc476057179"/>
      <w:r>
        <w:t>Identifying the input spectrum for each result</w:t>
      </w:r>
      <w:bookmarkEnd w:id="29"/>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lastRenderedPageBreak/>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lastRenderedPageBreak/>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30"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30"/>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31" w:name="_Toc476057180"/>
      <w:r w:rsidRPr="006518C9">
        <w:t xml:space="preserve">Comments on Specific </w:t>
      </w:r>
      <w:r w:rsidR="008A3963">
        <w:t>u</w:t>
      </w:r>
      <w:r w:rsidR="008A3963" w:rsidRPr="006518C9">
        <w:t xml:space="preserve">se </w:t>
      </w:r>
      <w:r w:rsidR="008A3963">
        <w:t>c</w:t>
      </w:r>
      <w:r w:rsidR="008A3963" w:rsidRPr="006518C9">
        <w:t>ases</w:t>
      </w:r>
      <w:bookmarkEnd w:id="31"/>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2" w:name="_Ref374439841"/>
      <w:bookmarkStart w:id="33" w:name="_Toc476057181"/>
      <w:r w:rsidRPr="006518C9">
        <w:t>Protein grouping encoding</w:t>
      </w:r>
      <w:bookmarkEnd w:id="32"/>
      <w:bookmarkEnd w:id="33"/>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lastRenderedPageBreak/>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4" w:name="_Ref329181175"/>
      <w:r w:rsidRPr="006518C9">
        <w:rPr>
          <w:lang w:val="en-US"/>
        </w:rPr>
        <w:t xml:space="preserve">Table </w:t>
      </w:r>
      <w:bookmarkEnd w:id="34"/>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3"/>
        <w:gridCol w:w="2538"/>
        <w:gridCol w:w="492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5" w:name="_Ref381196471"/>
      <w:bookmarkStart w:id="36" w:name="_Toc476057182"/>
      <w:r w:rsidRPr="006518C9">
        <w:t xml:space="preserve">Support for </w:t>
      </w:r>
      <w:r w:rsidRPr="006518C9">
        <w:rPr>
          <w:i/>
        </w:rPr>
        <w:t xml:space="preserve">de novo </w:t>
      </w:r>
      <w:r w:rsidRPr="006518C9">
        <w:t>sequencing approaches</w:t>
      </w:r>
      <w:bookmarkEnd w:id="35"/>
      <w:bookmarkEnd w:id="36"/>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7" w:name="_Ref450046411"/>
      <w:bookmarkStart w:id="38" w:name="_Toc476057183"/>
      <w:r w:rsidRPr="006518C9">
        <w:t>Spectral library searches</w:t>
      </w:r>
      <w:bookmarkEnd w:id="37"/>
      <w:bookmarkEnd w:id="38"/>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9" w:name="_Ref359851738"/>
      <w:bookmarkStart w:id="40" w:name="_Toc476057184"/>
      <w:r w:rsidRPr="006518C9">
        <w:t>Multiple database search engines</w:t>
      </w:r>
      <w:bookmarkEnd w:id="39"/>
      <w:bookmarkEnd w:id="40"/>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 xml:space="preserve">If exporters wish to maintain the original search engine results, these MAY be encoded using &lt;cvParam&gt; elements within </w:t>
      </w:r>
      <w:r w:rsidR="007E7DF3" w:rsidRPr="006518C9">
        <w:rPr>
          <w:lang w:val="en-US"/>
        </w:rPr>
        <w:lastRenderedPageBreak/>
        <w:t>&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41" w:name="_Ref473024772"/>
      <w:bookmarkStart w:id="42" w:name="_Toc476057185"/>
      <w:bookmarkStart w:id="43" w:name="_Ref381192388"/>
      <w:bookmarkStart w:id="44" w:name="_Ref409017323"/>
      <w:r w:rsidRPr="006518C9">
        <w:t>Pre-fractionation of samples</w:t>
      </w:r>
      <w:r w:rsidR="009F4705" w:rsidRPr="006518C9">
        <w:t xml:space="preserve"> prior to </w:t>
      </w:r>
      <w:bookmarkStart w:id="45" w:name="_Ref359851724"/>
      <w:r w:rsidR="009F4705" w:rsidRPr="006518C9">
        <w:t>MS</w:t>
      </w:r>
      <w:bookmarkEnd w:id="45"/>
      <w:r w:rsidR="009F4705" w:rsidRPr="006518C9">
        <w:t xml:space="preserve"> and splitting of searches</w:t>
      </w:r>
      <w:bookmarkEnd w:id="41"/>
      <w:bookmarkEnd w:id="42"/>
      <w:r w:rsidRPr="006518C9">
        <w:t xml:space="preserve"> </w:t>
      </w:r>
      <w:bookmarkEnd w:id="43"/>
      <w:bookmarkEnd w:id="44"/>
    </w:p>
    <w:p w14:paraId="670D539B" w14:textId="77777777" w:rsidR="00FC7751" w:rsidRPr="006518C9" w:rsidRDefault="00FC7751" w:rsidP="00F07F9F">
      <w:pPr>
        <w:rPr>
          <w:lang w:val="en-US"/>
        </w:rPr>
      </w:pPr>
      <w:bookmarkStart w:id="46" w:name="_Toc359851822"/>
      <w:bookmarkStart w:id="47" w:name="_Toc359851823"/>
      <w:bookmarkEnd w:id="46"/>
      <w:bookmarkEnd w:id="47"/>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4936"/>
        <w:gridCol w:w="5016"/>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bookmarkStart w:id="48" w:name="_Toc476057186"/>
      <w:r>
        <w:t>Encoding replicate samples</w:t>
      </w:r>
      <w:bookmarkEnd w:id="48"/>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9" w:name="_Ref409017290"/>
      <w:bookmarkStart w:id="50" w:name="_Toc476057187"/>
      <w:r w:rsidRPr="006518C9">
        <w:t>Peptide-level scores and statistical measures</w:t>
      </w:r>
      <w:bookmarkEnd w:id="49"/>
      <w:bookmarkEnd w:id="50"/>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65A6BA9D" w:rsidR="004336D8" w:rsidRPr="006518C9" w:rsidRDefault="00AD4E91" w:rsidP="00071A7F">
      <w:pPr>
        <w:keepNext/>
        <w:rPr>
          <w:lang w:val="en-US"/>
        </w:rPr>
      </w:pPr>
      <w:r>
        <w:rPr>
          <w:noProof/>
        </w:rPr>
        <w:lastRenderedPageBreak/>
        <w:drawing>
          <wp:inline distT="0" distB="0" distL="0" distR="0" wp14:anchorId="16E09FFA" wp14:editId="3448BDD1">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7CCAF563" w14:textId="77777777" w:rsidR="001B2241" w:rsidRPr="006518C9" w:rsidRDefault="004336D8" w:rsidP="00071A7F">
      <w:pPr>
        <w:pStyle w:val="Caption"/>
        <w:rPr>
          <w:lang w:val="en-US"/>
        </w:rPr>
      </w:pPr>
      <w:bookmarkStart w:id="51"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1</w:t>
      </w:r>
      <w:r w:rsidR="00251338" w:rsidRPr="006518C9">
        <w:rPr>
          <w:noProof/>
          <w:lang w:val="en-US"/>
        </w:rPr>
        <w:fldChar w:fldCharType="end"/>
      </w:r>
      <w:bookmarkEnd w:id="51"/>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52" w:name="_Ref409017297"/>
      <w:bookmarkStart w:id="53" w:name="_Ref449348756"/>
      <w:bookmarkStart w:id="54" w:name="_Toc476057188"/>
      <w:r w:rsidRPr="006518C9">
        <w:t>Encoding modification localisation scores</w:t>
      </w:r>
      <w:bookmarkEnd w:id="52"/>
      <w:bookmarkEnd w:id="53"/>
      <w:bookmarkEnd w:id="54"/>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140A91DA" w:rsidR="00ED6818" w:rsidRPr="006518C9" w:rsidRDefault="00AD4E91" w:rsidP="00ED6818">
      <w:pPr>
        <w:pStyle w:val="nobreak"/>
        <w:rPr>
          <w:lang w:val="en-US"/>
        </w:rPr>
      </w:pPr>
      <w:r>
        <w:rPr>
          <w:noProof/>
        </w:rPr>
        <w:lastRenderedPageBreak/>
        <w:drawing>
          <wp:inline distT="0" distB="0" distL="0" distR="0" wp14:anchorId="4265F59D" wp14:editId="1FFBA58B">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5" w:name="_Ref409017331"/>
      <w:bookmarkStart w:id="56" w:name="_Toc476057189"/>
      <w:r w:rsidRPr="006518C9">
        <w:t>Encoding results of cross</w:t>
      </w:r>
      <w:r w:rsidR="0025798A" w:rsidRPr="006518C9">
        <w:t>-</w:t>
      </w:r>
      <w:r w:rsidRPr="006518C9">
        <w:t>linking searches</w:t>
      </w:r>
      <w:bookmarkEnd w:id="55"/>
      <w:bookmarkEnd w:id="56"/>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4428F22D" w:rsidR="004C0029" w:rsidRPr="006518C9" w:rsidRDefault="00AD4E91" w:rsidP="00071A7F">
      <w:pPr>
        <w:keepNext/>
        <w:rPr>
          <w:lang w:val="en-US"/>
        </w:rPr>
      </w:pPr>
      <w:r>
        <w:rPr>
          <w:noProof/>
        </w:rPr>
        <w:lastRenderedPageBreak/>
        <w:drawing>
          <wp:inline distT="0" distB="0" distL="0" distR="0" wp14:anchorId="5C8C5FED" wp14:editId="3CDB4D15">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A545E80" w14:textId="77777777" w:rsidR="00A84328" w:rsidRPr="006518C9" w:rsidRDefault="004C0029" w:rsidP="00B151A4">
      <w:pPr>
        <w:pStyle w:val="Caption"/>
        <w:jc w:val="both"/>
        <w:rPr>
          <w:b w:val="0"/>
          <w:lang w:val="en-US"/>
        </w:rPr>
      </w:pPr>
      <w:bookmarkStart w:id="57"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3</w:t>
      </w:r>
      <w:r w:rsidR="00251338" w:rsidRPr="006518C9">
        <w:rPr>
          <w:noProof/>
          <w:lang w:val="en-US"/>
        </w:rPr>
        <w:fldChar w:fldCharType="end"/>
      </w:r>
      <w:bookmarkEnd w:id="57"/>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582CDA46" w:rsidR="002E7437" w:rsidRPr="006518C9" w:rsidRDefault="00AD4E91" w:rsidP="002E7437">
      <w:pPr>
        <w:keepNext/>
        <w:rPr>
          <w:lang w:val="en-US"/>
        </w:rPr>
      </w:pPr>
      <w:r>
        <w:rPr>
          <w:noProof/>
        </w:rPr>
        <w:lastRenderedPageBreak/>
        <w:drawing>
          <wp:inline distT="0" distB="0" distL="0" distR="0" wp14:anchorId="1048E36A" wp14:editId="2B7C3C95">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034B8EDC" w14:textId="77777777" w:rsidR="00085536" w:rsidRPr="006518C9" w:rsidRDefault="002E7437" w:rsidP="00B151A4">
      <w:pPr>
        <w:pStyle w:val="Caption"/>
        <w:jc w:val="both"/>
        <w:rPr>
          <w:lang w:val="en-US"/>
        </w:rPr>
      </w:pPr>
      <w:bookmarkStart w:id="58"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4</w:t>
      </w:r>
      <w:r w:rsidR="00251338" w:rsidRPr="006518C9">
        <w:rPr>
          <w:noProof/>
          <w:lang w:val="en-US"/>
        </w:rPr>
        <w:fldChar w:fldCharType="end"/>
      </w:r>
      <w:bookmarkEnd w:id="58"/>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9" w:name="_Ref450046417"/>
      <w:bookmarkStart w:id="60" w:name="_Toc476057190"/>
      <w:r w:rsidRPr="006518C9">
        <w:t xml:space="preserve">Encoding </w:t>
      </w:r>
      <w:r w:rsidR="005E3B0D" w:rsidRPr="006518C9">
        <w:t xml:space="preserve">proteogenomics </w:t>
      </w:r>
      <w:r w:rsidRPr="006518C9">
        <w:t>annotation data</w:t>
      </w:r>
      <w:bookmarkEnd w:id="59"/>
      <w:bookmarkEnd w:id="60"/>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14:paraId="046C5FCE" w14:textId="6DEC8E94" w:rsidR="00E450A0" w:rsidRPr="006518C9" w:rsidRDefault="00AD4E91" w:rsidP="00E450A0">
      <w:pPr>
        <w:keepNext/>
        <w:rPr>
          <w:lang w:val="en-US"/>
        </w:rPr>
      </w:pPr>
      <w:r>
        <w:rPr>
          <w:noProof/>
        </w:rPr>
        <w:lastRenderedPageBreak/>
        <w:drawing>
          <wp:inline distT="0" distB="0" distL="0" distR="0" wp14:anchorId="372BEA36" wp14:editId="0F98A487">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4CA41B61" w14:textId="77777777" w:rsidR="00E450A0" w:rsidRPr="006518C9" w:rsidRDefault="00E450A0" w:rsidP="00E450A0">
      <w:pPr>
        <w:pStyle w:val="Caption"/>
        <w:rPr>
          <w:lang w:val="en-US"/>
        </w:rPr>
      </w:pPr>
      <w:bookmarkStart w:id="61"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5</w:t>
      </w:r>
      <w:r w:rsidR="00251338" w:rsidRPr="006518C9">
        <w:rPr>
          <w:noProof/>
          <w:lang w:val="en-US"/>
        </w:rPr>
        <w:fldChar w:fldCharType="end"/>
      </w:r>
      <w:bookmarkEnd w:id="61"/>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2" w:name="_Ref216762256"/>
      <w:bookmarkStart w:id="63" w:name="_Ref216762262"/>
      <w:bookmarkStart w:id="64" w:name="_Toc476057191"/>
      <w:bookmarkStart w:id="65" w:name="_Ref116791004"/>
      <w:bookmarkStart w:id="66" w:name="_Ref116791133"/>
      <w:bookmarkStart w:id="67" w:name="_Toc118017565"/>
      <w:bookmarkStart w:id="68" w:name="_Toc170636044"/>
      <w:r w:rsidRPr="006518C9">
        <w:t>Other supporting materials</w:t>
      </w:r>
      <w:bookmarkEnd w:id="62"/>
      <w:bookmarkEnd w:id="63"/>
      <w:bookmarkEnd w:id="64"/>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lastRenderedPageBreak/>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9" w:name="_Ref116791170"/>
      <w:bookmarkStart w:id="70" w:name="_Ref116792072"/>
      <w:bookmarkStart w:id="71" w:name="_Toc118017568"/>
      <w:bookmarkStart w:id="72" w:name="_Toc170636045"/>
      <w:bookmarkStart w:id="73" w:name="_Toc476057192"/>
      <w:bookmarkEnd w:id="65"/>
      <w:bookmarkEnd w:id="66"/>
      <w:bookmarkEnd w:id="67"/>
      <w:bookmarkEnd w:id="68"/>
      <w:r w:rsidRPr="006518C9">
        <w:t>Model in XML Schema</w:t>
      </w:r>
      <w:bookmarkEnd w:id="69"/>
      <w:bookmarkEnd w:id="70"/>
      <w:bookmarkEnd w:id="71"/>
      <w:bookmarkEnd w:id="72"/>
      <w:bookmarkEnd w:id="73"/>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0084CC32" w:rsidR="004A42EB" w:rsidRPr="006518C9" w:rsidRDefault="00AD4E91" w:rsidP="00466496">
      <w:pPr>
        <w:keepNext/>
        <w:rPr>
          <w:lang w:val="en-US"/>
        </w:rPr>
      </w:pPr>
      <w:r>
        <w:rPr>
          <w:noProof/>
        </w:rPr>
        <w:drawing>
          <wp:inline distT="0" distB="0" distL="0" distR="0" wp14:anchorId="2741FFB4" wp14:editId="2FB2FC46">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3E62F344" w14:textId="77777777" w:rsidR="004A42EB" w:rsidRPr="006518C9" w:rsidRDefault="004A42EB" w:rsidP="00466496">
      <w:pPr>
        <w:pStyle w:val="Caption"/>
        <w:rPr>
          <w:lang w:val="en-US"/>
        </w:rPr>
      </w:pPr>
      <w:bookmarkStart w:id="74"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6</w:t>
      </w:r>
      <w:r w:rsidR="00251338" w:rsidRPr="006518C9">
        <w:rPr>
          <w:noProof/>
          <w:lang w:val="en-US"/>
        </w:rPr>
        <w:fldChar w:fldCharType="end"/>
      </w:r>
      <w:bookmarkEnd w:id="74"/>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5" w:name="_Toc476057193"/>
      <w:r w:rsidRPr="006518C9">
        <w:t>Element &lt;</w:t>
      </w:r>
      <w:bookmarkStart w:id="76" w:name="MzIdentML"/>
      <w:r w:rsidRPr="006518C9">
        <w:t>MzIdentML</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6"/>
        <w:gridCol w:w="8546"/>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7"/>
              <w:gridCol w:w="1313"/>
              <w:gridCol w:w="824"/>
              <w:gridCol w:w="4991"/>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678"/>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883A2C">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883A2C">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883A2C">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883A2C">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883A2C">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883A2C">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883A2C">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883A2C">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883A2C">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883A2C">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60057021" w:rsidR="00921A47" w:rsidRPr="006518C9" w:rsidRDefault="00AD4E91">
            <w:pPr>
              <w:rPr>
                <w:sz w:val="24"/>
                <w:szCs w:val="24"/>
                <w:lang w:val="en-US"/>
              </w:rPr>
            </w:pPr>
            <w:r>
              <w:rPr>
                <w:noProof/>
              </w:rPr>
              <w:drawing>
                <wp:inline distT="0" distB="0" distL="0" distR="0" wp14:anchorId="29FB76FB" wp14:editId="6CCBC304">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7" w:name="_Toc476057194"/>
      <w:r w:rsidRPr="006518C9">
        <w:t>Element &lt;</w:t>
      </w:r>
      <w:bookmarkStart w:id="78" w:name="AdditionalSearchParams"/>
      <w:r w:rsidRPr="006518C9">
        <w:t>AdditionalSearchParams</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8262"/>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1"/>
              <w:gridCol w:w="1135"/>
              <w:gridCol w:w="1180"/>
              <w:gridCol w:w="4175"/>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3"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6"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8"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3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3"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4"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6"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7"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8"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49"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9" w:name="_Toc476057195"/>
      <w:r w:rsidRPr="006518C9">
        <w:t>Element &lt;</w:t>
      </w:r>
      <w:bookmarkStart w:id="80" w:name="Affiliation"/>
      <w:r w:rsidRPr="006518C9">
        <w:t>Affiliation</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81" w:name="_Toc476057196"/>
      <w:r w:rsidRPr="006518C9">
        <w:t>Element &lt;</w:t>
      </w:r>
      <w:bookmarkStart w:id="82" w:name="AmbiguousResidue"/>
      <w:r w:rsidRPr="006518C9">
        <w:t>AmbiguousResidue</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2"/>
              <w:gridCol w:w="1135"/>
              <w:gridCol w:w="1180"/>
              <w:gridCol w:w="4390"/>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0"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1"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2"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3" w:name="_Toc476057197"/>
      <w:r w:rsidRPr="006518C9">
        <w:lastRenderedPageBreak/>
        <w:t>Element &lt;</w:t>
      </w:r>
      <w:bookmarkStart w:id="84" w:name="AnalysisCollection"/>
      <w:r w:rsidRPr="006518C9">
        <w:t>AnalysisCollection</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544"/>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054"/>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883A2C">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883A2C">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5" w:name="_Toc476057198"/>
      <w:r w:rsidRPr="006518C9">
        <w:t>Element &lt;</w:t>
      </w:r>
      <w:bookmarkStart w:id="86" w:name="AnalysisData"/>
      <w:r w:rsidRPr="006518C9">
        <w:t>AnalysisData</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82"/>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883A2C">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883A2C">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7" w:name="_Toc476057199"/>
      <w:r w:rsidRPr="006518C9">
        <w:t>Element &lt;</w:t>
      </w:r>
      <w:bookmarkStart w:id="88" w:name="AnalysisParams"/>
      <w:r w:rsidRPr="006518C9">
        <w:t>AnalysisParams</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1"/>
        <w:gridCol w:w="8111"/>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4"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5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4"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5"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9" w:name="_Toc476057200"/>
      <w:r w:rsidRPr="006518C9">
        <w:t>Element &lt;</w:t>
      </w:r>
      <w:bookmarkStart w:id="90" w:name="AnalysisProtocolCollection"/>
      <w:r w:rsidRPr="006518C9">
        <w:t>AnalysisProtocol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470"/>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46"/>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883A2C">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883A2C">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91" w:name="_Toc476057201"/>
      <w:r w:rsidRPr="006518C9">
        <w:lastRenderedPageBreak/>
        <w:t>Element &lt;</w:t>
      </w:r>
      <w:bookmarkStart w:id="92" w:name="AnalysisSampleCollection"/>
      <w:r w:rsidRPr="006518C9">
        <w:t>AnalysisSampleCollection</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534"/>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09"/>
              <w:gridCol w:w="1135"/>
              <w:gridCol w:w="1180"/>
              <w:gridCol w:w="4819"/>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883A2C">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3" w:name="_Toc476057202"/>
      <w:r w:rsidRPr="006518C9">
        <w:t>Element &lt;</w:t>
      </w:r>
      <w:bookmarkStart w:id="94" w:name="AnalysisSoftware"/>
      <w:r w:rsidRPr="006518C9">
        <w:t>AnalysisSoftware</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8"/>
        <w:gridCol w:w="8474"/>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8"/>
              <w:gridCol w:w="1124"/>
              <w:gridCol w:w="824"/>
              <w:gridCol w:w="5287"/>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2"/>
              <w:gridCol w:w="1135"/>
              <w:gridCol w:w="1180"/>
              <w:gridCol w:w="4486"/>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883A2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883A2C">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883A2C">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5" w:name="_Toc476057203"/>
      <w:r w:rsidRPr="006518C9">
        <w:t>Element &lt;</w:t>
      </w:r>
      <w:bookmarkStart w:id="96" w:name="AnalysisSoftwareList"/>
      <w:r w:rsidRPr="006518C9">
        <w:t>AnalysisSoftwareList</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3"/>
        <w:gridCol w:w="8309"/>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6"/>
              <w:gridCol w:w="1135"/>
              <w:gridCol w:w="1180"/>
              <w:gridCol w:w="4077"/>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883A2C">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7" w:name="_Toc476057204"/>
      <w:r w:rsidRPr="006518C9">
        <w:t>Element &lt;</w:t>
      </w:r>
      <w:bookmarkStart w:id="98" w:name="AuditCollection"/>
      <w:r w:rsidRPr="006518C9">
        <w:t>AuditCollection</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1"/>
              <w:gridCol w:w="1135"/>
              <w:gridCol w:w="1180"/>
              <w:gridCol w:w="4741"/>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883A2C">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883A2C">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9" w:name="_Toc476057205"/>
      <w:r w:rsidRPr="006518C9">
        <w:t>Element &lt;</w:t>
      </w:r>
      <w:bookmarkStart w:id="100" w:name="BibliographicReference"/>
      <w:r w:rsidRPr="006518C9">
        <w:t>BibliographicReferenc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1"/>
              <w:gridCol w:w="977"/>
              <w:gridCol w:w="824"/>
              <w:gridCol w:w="5434"/>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01" w:name="_Toc476057206"/>
      <w:r w:rsidRPr="006518C9">
        <w:t>Element &lt;</w:t>
      </w:r>
      <w:bookmarkStart w:id="102" w:name="ContactRole"/>
      <w:r w:rsidRPr="006518C9">
        <w:t>ContactRole</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5"/>
        <w:gridCol w:w="8387"/>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3"/>
              <w:gridCol w:w="1009"/>
              <w:gridCol w:w="824"/>
              <w:gridCol w:w="5090"/>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2"/>
              <w:gridCol w:w="1135"/>
              <w:gridCol w:w="1180"/>
              <w:gridCol w:w="4329"/>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883A2C">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3" w:name="_Toc476057207"/>
      <w:r w:rsidRPr="006518C9">
        <w:t>Element &lt;</w:t>
      </w:r>
      <w:bookmarkStart w:id="104" w:name="Customizations"/>
      <w:r w:rsidRPr="006518C9">
        <w:t>Customizations</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0"/>
        <w:gridCol w:w="8332"/>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5" w:name="_Toc476057208"/>
      <w:r w:rsidRPr="006518C9">
        <w:t>Element &lt;</w:t>
      </w:r>
      <w:bookmarkStart w:id="106" w:name="cv"/>
      <w:r w:rsidRPr="006518C9">
        <w:t>cv</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443"/>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83"/>
              <w:gridCol w:w="1124"/>
              <w:gridCol w:w="824"/>
              <w:gridCol w:w="512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lastRenderedPageBreak/>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7" w:name="_Toc476057209"/>
      <w:r w:rsidRPr="006518C9">
        <w:t>Element &lt;</w:t>
      </w:r>
      <w:bookmarkStart w:id="108" w:name="cvList"/>
      <w:r w:rsidRPr="006518C9">
        <w:t>cvList</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462"/>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5"/>
              <w:gridCol w:w="1135"/>
              <w:gridCol w:w="1180"/>
              <w:gridCol w:w="4431"/>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883A2C">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9" w:name="_Toc476057210"/>
      <w:r w:rsidRPr="006518C9">
        <w:t>Element &lt;</w:t>
      </w:r>
      <w:bookmarkStart w:id="110" w:name="cvParam"/>
      <w:r w:rsidRPr="006518C9">
        <w:t>cvParam</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574"/>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11" w:name="_Toc476057211"/>
      <w:r w:rsidRPr="006518C9">
        <w:t>Element &lt;</w:t>
      </w:r>
      <w:bookmarkStart w:id="112" w:name="DatabaseFilters"/>
      <w:r w:rsidRPr="006518C9">
        <w:t>DatabaseFilters</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482"/>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135"/>
              <w:gridCol w:w="1180"/>
              <w:gridCol w:w="4674"/>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883A2C">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3" w:name="_Toc476057212"/>
      <w:r w:rsidRPr="006518C9">
        <w:t>Element &lt;</w:t>
      </w:r>
      <w:bookmarkStart w:id="114" w:name="DatabaseName"/>
      <w:r w:rsidRPr="006518C9">
        <w:t>DatabaseName</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6"/>
        <w:gridCol w:w="8316"/>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2"/>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7"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8"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69"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0"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1"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2"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3"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4"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5"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6"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5" w:name="_Toc476057213"/>
      <w:r w:rsidRPr="006518C9">
        <w:t>Element &lt;</w:t>
      </w:r>
      <w:bookmarkStart w:id="116" w:name="DatabaseTranslation"/>
      <w:r w:rsidRPr="006518C9">
        <w:t>DatabaseTransla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5"/>
        <w:gridCol w:w="8427"/>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6"/>
              <w:gridCol w:w="1924"/>
              <w:gridCol w:w="791"/>
              <w:gridCol w:w="4405"/>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324"/>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883A2C">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7" w:name="_Toc476057214"/>
      <w:r w:rsidRPr="006518C9">
        <w:t>Element &lt;</w:t>
      </w:r>
      <w:bookmarkStart w:id="118" w:name="DataCollection"/>
      <w:r w:rsidRPr="006518C9">
        <w:t>DataCollection</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883A2C">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883A2C">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7A14B6C8" w14:textId="6BD16BFC" w:rsidR="00921A47" w:rsidRPr="006518C9" w:rsidRDefault="00AD4E91">
            <w:pPr>
              <w:rPr>
                <w:sz w:val="24"/>
                <w:szCs w:val="24"/>
                <w:lang w:val="en-US"/>
              </w:rPr>
            </w:pPr>
            <w:r>
              <w:rPr>
                <w:noProof/>
              </w:rPr>
              <w:drawing>
                <wp:inline distT="0" distB="0" distL="0" distR="0" wp14:anchorId="2F1045D0" wp14:editId="791D159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C9D722" w14:textId="77777777" w:rsidR="00921A47" w:rsidRPr="006518C9" w:rsidRDefault="00921A47">
            <w:pPr>
              <w:pStyle w:val="HTMLPreformatted"/>
            </w:pPr>
            <w:r w:rsidRPr="006518C9">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9" w:name="_Toc476057215"/>
      <w:r w:rsidRPr="006518C9">
        <w:t>Element &lt;</w:t>
      </w:r>
      <w:bookmarkStart w:id="120" w:name="DBSequence"/>
      <w:r w:rsidRPr="006518C9">
        <w:t>DBSequenc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46"/>
              <w:gridCol w:w="824"/>
              <w:gridCol w:w="481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5"/>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883A2C">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78"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79"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1"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2"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7"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8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89"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0"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1"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2"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21" w:name="_Toc476057216"/>
      <w:r w:rsidRPr="006518C9">
        <w:t>Element &lt;</w:t>
      </w:r>
      <w:bookmarkStart w:id="122" w:name="Enzyme"/>
      <w:r w:rsidRPr="006518C9">
        <w:t>Enzy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6"/>
        <w:gridCol w:w="8526"/>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3"/>
              <w:gridCol w:w="824"/>
              <w:gridCol w:w="4584"/>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395"/>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883A2C">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883A2C">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3" w:name="_Toc476057217"/>
      <w:r w:rsidRPr="006518C9">
        <w:t>Element &lt;</w:t>
      </w:r>
      <w:bookmarkStart w:id="124" w:name="EnzymeName"/>
      <w:r w:rsidRPr="006518C9">
        <w:t>EnzymeName</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8"/>
        <w:gridCol w:w="8334"/>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0"/>
              <w:gridCol w:w="1135"/>
              <w:gridCol w:w="1180"/>
              <w:gridCol w:w="4238"/>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3"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4"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5"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6"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lastRenderedPageBreak/>
              <w:t xml:space="preserve">  e.g.: </w:t>
            </w:r>
            <w:hyperlink r:id="rId97"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98"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99"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0"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1"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2"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3"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4"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5" w:name="_Toc476057218"/>
      <w:r w:rsidRPr="006518C9">
        <w:t>Element &lt;</w:t>
      </w:r>
      <w:bookmarkStart w:id="126" w:name="Enzymes"/>
      <w:r w:rsidRPr="006518C9">
        <w:t>Enzymes</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484"/>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169"/>
              <w:gridCol w:w="791"/>
              <w:gridCol w:w="5104"/>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0"/>
              <w:gridCol w:w="1135"/>
              <w:gridCol w:w="1180"/>
              <w:gridCol w:w="4678"/>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883A2C">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7" w:name="_Toc476057219"/>
      <w:r w:rsidRPr="006518C9">
        <w:t>Element &lt;</w:t>
      </w:r>
      <w:bookmarkStart w:id="128" w:name="Exclude"/>
      <w:r w:rsidRPr="006518C9">
        <w:t>Exclude</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5"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6"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7"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08"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09"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0"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4"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5"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6"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9" w:name="_Toc476057220"/>
      <w:r w:rsidRPr="006518C9">
        <w:t>Element &lt;</w:t>
      </w:r>
      <w:bookmarkStart w:id="130" w:name="ExternalFormatDocumentation"/>
      <w:r w:rsidRPr="006518C9">
        <w:t>ExternalFormatDocumentation</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9"/>
        <w:gridCol w:w="8403"/>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31" w:name="_Toc476057221"/>
      <w:r w:rsidRPr="006518C9">
        <w:t>Element &lt;</w:t>
      </w:r>
      <w:bookmarkStart w:id="132" w:name="FileFormat"/>
      <w:r w:rsidRPr="006518C9">
        <w:t>FileFormat</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895"/>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5"/>
              <w:gridCol w:w="1135"/>
              <w:gridCol w:w="1180"/>
              <w:gridCol w:w="3854"/>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7"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18"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19"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0"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1"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2"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3"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4"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5"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6"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7"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28"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29"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0"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1"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2"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3"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4"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5"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6"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7"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38"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39"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0"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1"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2"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3"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4"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5"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t xml:space="preserve">  e.g.: </w:t>
            </w:r>
            <w:hyperlink r:id="rId146"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7"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48"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49"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0"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3" w:name="_Toc476057222"/>
      <w:r w:rsidRPr="006518C9">
        <w:lastRenderedPageBreak/>
        <w:t>Element &lt;</w:t>
      </w:r>
      <w:bookmarkStart w:id="134" w:name="Filter"/>
      <w:r w:rsidRPr="006518C9">
        <w:t>Filter</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3"/>
        <w:gridCol w:w="8439"/>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368"/>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883A2C">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883A2C">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883A2C">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5" w:name="_Toc476057223"/>
      <w:r w:rsidRPr="006518C9">
        <w:t>Element &lt;</w:t>
      </w:r>
      <w:bookmarkStart w:id="136" w:name="FilterType"/>
      <w:r w:rsidRPr="006518C9">
        <w:t>FilterType</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9"/>
        <w:gridCol w:w="8593"/>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3"/>
              <w:gridCol w:w="1135"/>
              <w:gridCol w:w="1180"/>
              <w:gridCol w:w="4464"/>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1"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2"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3"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4"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5"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6"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7" w:name="_Toc476057224"/>
      <w:r w:rsidRPr="006518C9">
        <w:t>Element &lt;</w:t>
      </w:r>
      <w:bookmarkStart w:id="138" w:name="FragmentArray"/>
      <w:r w:rsidRPr="006518C9">
        <w:t>FragmentArray</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091"/>
              <w:gridCol w:w="824"/>
              <w:gridCol w:w="5125"/>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9" w:name="_Toc476057225"/>
      <w:r w:rsidRPr="006518C9">
        <w:t>Element &lt;</w:t>
      </w:r>
      <w:bookmarkStart w:id="140" w:name="Fragmentation"/>
      <w:r w:rsidRPr="006518C9">
        <w:t>Fragmentation</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535"/>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8"/>
              <w:gridCol w:w="1135"/>
              <w:gridCol w:w="1180"/>
              <w:gridCol w:w="4801"/>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883A2C">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41" w:name="_Toc476057226"/>
      <w:r w:rsidRPr="006518C9">
        <w:t>Element &lt;</w:t>
      </w:r>
      <w:bookmarkStart w:id="142" w:name="FragmentationTable"/>
      <w:r w:rsidRPr="006518C9">
        <w:t>FragmentationTabl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485"/>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6"/>
              <w:gridCol w:w="1135"/>
              <w:gridCol w:w="1180"/>
              <w:gridCol w:w="4663"/>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883A2C">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3" w:name="_Toc476057227"/>
      <w:r w:rsidRPr="006518C9">
        <w:lastRenderedPageBreak/>
        <w:t>Element &lt;</w:t>
      </w:r>
      <w:bookmarkStart w:id="144" w:name="FragmentTolerance"/>
      <w:r w:rsidRPr="006518C9">
        <w:t>FragmentToleranc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43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3"/>
              <w:gridCol w:w="1135"/>
              <w:gridCol w:w="1180"/>
              <w:gridCol w:w="432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7"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58"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5" w:name="_Toc476057228"/>
      <w:r w:rsidRPr="006518C9">
        <w:t>Element &lt;</w:t>
      </w:r>
      <w:bookmarkStart w:id="146" w:name="Include"/>
      <w:r w:rsidRPr="006518C9">
        <w:t>Include</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59"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1"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2"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3"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4"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6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69"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0"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7" w:name="_Toc476057229"/>
      <w:r w:rsidRPr="006518C9">
        <w:t>Element &lt;</w:t>
      </w:r>
      <w:bookmarkStart w:id="148" w:name="Inputs"/>
      <w:r w:rsidRPr="006518C9">
        <w:t>Inputs</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883A2C">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883A2C">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883A2C">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lastRenderedPageBreak/>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9" w:name="_Toc476057230"/>
      <w:r w:rsidRPr="006518C9">
        <w:t>Element &lt;</w:t>
      </w:r>
      <w:bookmarkStart w:id="150" w:name="InputSpectra"/>
      <w:r w:rsidRPr="006518C9">
        <w:t>InputSpectra</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7"/>
        <w:gridCol w:w="8385"/>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1"/>
              <w:gridCol w:w="791"/>
              <w:gridCol w:w="4968"/>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51" w:name="_Toc476057231"/>
      <w:r w:rsidRPr="006518C9">
        <w:t>Element &lt;</w:t>
      </w:r>
      <w:bookmarkStart w:id="152" w:name="InputSpectrumIdentifications"/>
      <w:r w:rsidRPr="006518C9">
        <w:t>InputSpectrumIdentifications</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0"/>
        <w:gridCol w:w="8422"/>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89"/>
              <w:gridCol w:w="824"/>
              <w:gridCol w:w="3811"/>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3" w:name="_Toc476057232"/>
      <w:r w:rsidRPr="006518C9">
        <w:t>Element &lt;</w:t>
      </w:r>
      <w:bookmarkStart w:id="154" w:name="IonType"/>
      <w:r w:rsidRPr="006518C9">
        <w:t>IonTyp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lastRenderedPageBreak/>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883A2C">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1"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5"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t xml:space="preserve">  e.g.: </w:t>
            </w:r>
            <w:hyperlink r:id="rId176"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7"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78"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79"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0"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1"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2"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lastRenderedPageBreak/>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lastRenderedPageBreak/>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5" w:name="_Toc476057233"/>
      <w:r w:rsidRPr="006518C9">
        <w:t>Element &lt;</w:t>
      </w:r>
      <w:bookmarkStart w:id="156" w:name="MassTable"/>
      <w:r w:rsidRPr="006518C9">
        <w:t>MassTabl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7"/>
        <w:gridCol w:w="8425"/>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2"/>
              <w:gridCol w:w="1269"/>
              <w:gridCol w:w="824"/>
              <w:gridCol w:w="5099"/>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179"/>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883A2C">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883A2C">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3"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4"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7" w:name="_Toc476057234"/>
      <w:r w:rsidRPr="006518C9">
        <w:t>Element &lt;</w:t>
      </w:r>
      <w:bookmarkStart w:id="158" w:name="Measure"/>
      <w:r w:rsidRPr="006518C9">
        <w:t>Measure</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49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37"/>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7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5"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6"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9" w:name="_Toc476057235"/>
      <w:r w:rsidRPr="006518C9">
        <w:t>Element &lt;</w:t>
      </w:r>
      <w:bookmarkStart w:id="160" w:name="Modification"/>
      <w:r w:rsidRPr="006518C9">
        <w:t>Modification</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518"/>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327"/>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9"/>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61" w:name="_Toc476057236"/>
      <w:r w:rsidRPr="006518C9">
        <w:t>Element &lt;</w:t>
      </w:r>
      <w:bookmarkStart w:id="162" w:name="ModificationParams"/>
      <w:r w:rsidRPr="006518C9">
        <w:t>ModificationParams</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7"/>
        <w:gridCol w:w="8505"/>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286"/>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883A2C">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3" w:name="_Toc476057237"/>
      <w:r w:rsidRPr="006518C9">
        <w:t>Element &lt;</w:t>
      </w:r>
      <w:bookmarkStart w:id="164" w:name="Organization"/>
      <w:r w:rsidRPr="006518C9">
        <w:t>Organization</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gridCol w:w="8306"/>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981"/>
              <w:gridCol w:w="824"/>
              <w:gridCol w:w="5259"/>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1"/>
              <w:gridCol w:w="1135"/>
              <w:gridCol w:w="1180"/>
              <w:gridCol w:w="4359"/>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883A2C">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88"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8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5" w:name="_Toc476057238"/>
      <w:r w:rsidRPr="006518C9">
        <w:t>Element &lt;</w:t>
      </w:r>
      <w:bookmarkStart w:id="166" w:name="Parent"/>
      <w:r w:rsidRPr="006518C9">
        <w:t>Parent</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7" w:name="_Toc476057239"/>
      <w:r w:rsidRPr="006518C9">
        <w:t>Element &lt;</w:t>
      </w:r>
      <w:bookmarkStart w:id="168" w:name="ParentTolerance"/>
      <w:r w:rsidRPr="006518C9">
        <w:t>ParentToleranc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41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2"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3"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9" w:name="_Toc476057240"/>
      <w:r w:rsidRPr="006518C9">
        <w:t>Element &lt;</w:t>
      </w:r>
      <w:bookmarkStart w:id="170" w:name="Peptide"/>
      <w:r w:rsidRPr="006518C9">
        <w:t>Peptid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423"/>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46"/>
              <w:gridCol w:w="1014"/>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799"/>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883A2C">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883A2C">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w:t>
                  </w:r>
                  <w:r w:rsidRPr="006518C9">
                    <w:rPr>
                      <w:lang w:val="en-US"/>
                    </w:rPr>
                    <w:lastRenderedPageBreak/>
                    <w:t>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883A2C">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4"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71" w:name="_Toc476057241"/>
      <w:r w:rsidRPr="006518C9">
        <w:t>Element &lt;</w:t>
      </w:r>
      <w:bookmarkStart w:id="172" w:name="PeptideEvidence"/>
      <w:r w:rsidRPr="006518C9">
        <w:t>PeptideEvidence</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3"/>
        <w:gridCol w:w="8579"/>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52"/>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3" w:name="_Toc476057242"/>
      <w:r w:rsidRPr="006518C9">
        <w:t>Element &lt;</w:t>
      </w:r>
      <w:bookmarkStart w:id="174" w:name="PeptideEvidenceRef"/>
      <w:r w:rsidRPr="006518C9">
        <w:t>PeptideEvidenceRef</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536"/>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4"/>
              <w:gridCol w:w="824"/>
              <w:gridCol w:w="4648"/>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5" w:name="_Toc476057243"/>
      <w:r w:rsidRPr="006518C9">
        <w:t>Element &lt;</w:t>
      </w:r>
      <w:bookmarkStart w:id="176" w:name="PeptideHypothesis"/>
      <w:r w:rsidRPr="006518C9">
        <w:t>PeptideHypothesis</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551"/>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2"/>
              <w:gridCol w:w="824"/>
              <w:gridCol w:w="4705"/>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360"/>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883A2C">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7" w:name="_Toc476057244"/>
      <w:r w:rsidRPr="006518C9">
        <w:t>Element &lt;</w:t>
      </w:r>
      <w:bookmarkStart w:id="178" w:name="PeptideSequence"/>
      <w:r w:rsidRPr="006518C9">
        <w:t>PeptideSequence</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3"/>
        <w:gridCol w:w="8559"/>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9" w:name="_Toc476057245"/>
      <w:r w:rsidRPr="006518C9">
        <w:t>Element &lt;</w:t>
      </w:r>
      <w:bookmarkStart w:id="180" w:name="Person"/>
      <w:r w:rsidRPr="006518C9">
        <w:t>Person</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4"/>
        <w:gridCol w:w="8258"/>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3"/>
              <w:gridCol w:w="981"/>
              <w:gridCol w:w="824"/>
              <w:gridCol w:w="5179"/>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8"/>
              <w:gridCol w:w="1135"/>
              <w:gridCol w:w="1180"/>
              <w:gridCol w:w="4174"/>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883A2C">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5"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6"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81" w:name="_Toc476057246"/>
      <w:r w:rsidRPr="006518C9">
        <w:t>Element &lt;</w:t>
      </w:r>
      <w:bookmarkStart w:id="182" w:name="ProteinAmbiguityGroup"/>
      <w:r w:rsidRPr="006518C9">
        <w:t>ProteinAmbiguityGroup</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5"/>
        <w:gridCol w:w="840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4"/>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42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883A2C">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lastRenderedPageBreak/>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198"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199"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t xml:space="preserve">  e.g.: </w:t>
            </w:r>
            <w:hyperlink r:id="rId200"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1"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2"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3"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4"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5"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6"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7"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08"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3" w:name="_Toc476057247"/>
      <w:r w:rsidRPr="006518C9">
        <w:t>Element &lt;</w:t>
      </w:r>
      <w:bookmarkStart w:id="184" w:name="ProteinDetection"/>
      <w:r w:rsidRPr="006518C9">
        <w:t>ProteinDetection</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0"/>
        <w:gridCol w:w="8522"/>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676"/>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487"/>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883A2C">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5" w:name="_Toc476057248"/>
      <w:r w:rsidRPr="006518C9">
        <w:t>Element &lt;</w:t>
      </w:r>
      <w:bookmarkStart w:id="186" w:name="ProteinDetectionHypothesis"/>
      <w:r w:rsidRPr="006518C9">
        <w:t>ProteinDetectionHypothesis</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9"/>
        <w:gridCol w:w="8543"/>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3"/>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883A2C">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09"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0"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2"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3"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4"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5"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6"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7"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18"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19"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0"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1"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2"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7"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28"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2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0"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4"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5"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6"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7"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lastRenderedPageBreak/>
              <w:t xml:space="preserve">  e.g.: </w:t>
            </w:r>
            <w:hyperlink r:id="rId238"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39"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0"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1"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2"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3"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t xml:space="preserve">  e.g.: </w:t>
            </w:r>
            <w:hyperlink r:id="rId244"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5"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6"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7"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48"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49"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0"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1"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2"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3"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4"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5"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6"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7"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58"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59"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7" w:name="_Toc476057249"/>
      <w:r w:rsidRPr="006518C9">
        <w:t>Element &lt;</w:t>
      </w:r>
      <w:bookmarkStart w:id="188" w:name="ProteinDetectionList"/>
      <w:r w:rsidRPr="006518C9">
        <w:t>ProteinDetectionList</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8"/>
        <w:gridCol w:w="8324"/>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2"/>
              <w:gridCol w:w="981"/>
              <w:gridCol w:w="824"/>
              <w:gridCol w:w="5276"/>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745"/>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883A2C">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0"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3"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4"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5"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9" w:name="_Toc476057250"/>
      <w:r w:rsidRPr="006518C9">
        <w:lastRenderedPageBreak/>
        <w:t>Element &lt;</w:t>
      </w:r>
      <w:bookmarkStart w:id="190" w:name="ProteinDetectionProtocol"/>
      <w:r w:rsidRPr="006518C9">
        <w:t>ProteinDetectionProtocol</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883A2C">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883A2C">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41C2371D" w:rsidR="00921A47" w:rsidRPr="006518C9" w:rsidRDefault="00AD4E91">
            <w:pPr>
              <w:rPr>
                <w:sz w:val="24"/>
                <w:szCs w:val="24"/>
                <w:lang w:val="en-US"/>
              </w:rPr>
            </w:pPr>
            <w:r>
              <w:rPr>
                <w:noProof/>
              </w:rPr>
              <w:drawing>
                <wp:inline distT="0" distB="0" distL="0" distR="0" wp14:anchorId="1E53131B" wp14:editId="1135386C">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91" w:name="_Toc476057251"/>
      <w:r w:rsidRPr="006518C9">
        <w:t>Element &lt;</w:t>
      </w:r>
      <w:bookmarkStart w:id="192" w:name="Provider"/>
      <w:r w:rsidRPr="006518C9">
        <w:t>Provider</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9"/>
        <w:gridCol w:w="8473"/>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620"/>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5"/>
              <w:gridCol w:w="1135"/>
              <w:gridCol w:w="1180"/>
              <w:gridCol w:w="4272"/>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883A2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3" w:name="_Toc476057252"/>
      <w:r w:rsidRPr="006518C9">
        <w:t>Element &lt;</w:t>
      </w:r>
      <w:bookmarkStart w:id="194" w:name="Residue"/>
      <w:r w:rsidRPr="006518C9">
        <w:t>Residu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6"/>
        <w:gridCol w:w="8296"/>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98"/>
              <w:gridCol w:w="997"/>
              <w:gridCol w:w="824"/>
              <w:gridCol w:w="4986"/>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5" w:name="_Toc476057253"/>
      <w:r w:rsidRPr="006518C9">
        <w:t>Element &lt;</w:t>
      </w:r>
      <w:bookmarkStart w:id="196" w:name="Role"/>
      <w:r w:rsidRPr="006518C9">
        <w:t>Ro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2"/>
        <w:gridCol w:w="794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0"/>
              <w:gridCol w:w="1135"/>
              <w:gridCol w:w="1180"/>
              <w:gridCol w:w="3894"/>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67"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68"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69"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0"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1"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2"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3"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4"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5"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6"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lastRenderedPageBreak/>
              <w:t xml:space="preserve">  e.g.: </w:t>
            </w:r>
            <w:hyperlink r:id="rId277"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78"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79"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0"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1"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2"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t xml:space="preserve">  e.g.: </w:t>
            </w:r>
            <w:hyperlink r:id="rId283"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4"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7" w:name="_Toc476057254"/>
      <w:r w:rsidRPr="006518C9">
        <w:t>Element &lt;</w:t>
      </w:r>
      <w:bookmarkStart w:id="198" w:name="Sample"/>
      <w:r w:rsidRPr="006518C9">
        <w:t>Sampl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2"/>
              <w:gridCol w:w="983"/>
              <w:gridCol w:w="824"/>
              <w:gridCol w:w="5472"/>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1"/>
              <w:gridCol w:w="1135"/>
              <w:gridCol w:w="1180"/>
              <w:gridCol w:w="4545"/>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883A2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883A2C">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9" w:name="_Toc476057255"/>
      <w:r w:rsidRPr="006518C9">
        <w:t>Element &lt;</w:t>
      </w:r>
      <w:bookmarkStart w:id="200" w:name="SearchDatabase"/>
      <w:r w:rsidRPr="006518C9">
        <w:t>SearchDatabase</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8453"/>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896"/>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lastRenderedPageBreak/>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29"/>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883A2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883A2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883A2C">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6"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87"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89"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0"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1"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2"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3"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4"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5"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6"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297"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298"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299"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01" w:name="_Toc476057256"/>
      <w:r w:rsidRPr="006518C9">
        <w:t>Element &lt;</w:t>
      </w:r>
      <w:bookmarkStart w:id="202" w:name="SearchDatabaseRef"/>
      <w:r w:rsidRPr="006518C9">
        <w:t>SearchDatabaseRef</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3" w:name="_Toc476057257"/>
      <w:r w:rsidRPr="006518C9">
        <w:t>Element &lt;</w:t>
      </w:r>
      <w:bookmarkStart w:id="204" w:name="SearchModification"/>
      <w:r w:rsidRPr="006518C9">
        <w:t>SearchModification</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646"/>
              <w:gridCol w:w="824"/>
              <w:gridCol w:w="4874"/>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5"/>
              <w:gridCol w:w="1135"/>
              <w:gridCol w:w="1180"/>
              <w:gridCol w:w="4600"/>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883A2C">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0"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1"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2"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3"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5"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6"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1"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2"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3"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4"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5" w:name="_Toc476057258"/>
      <w:r w:rsidRPr="006518C9">
        <w:t>Element &lt;</w:t>
      </w:r>
      <w:bookmarkStart w:id="206" w:name="SearchType"/>
      <w:r w:rsidRPr="006518C9">
        <w:t>SearchType</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4"/>
        <w:gridCol w:w="8068"/>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6"/>
              <w:gridCol w:w="1135"/>
              <w:gridCol w:w="1180"/>
              <w:gridCol w:w="4006"/>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6"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17"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18"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19"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0"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1"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2"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3"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4"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5"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6"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27"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7" w:name="_Toc476057259"/>
      <w:r w:rsidRPr="006518C9">
        <w:t>Element &lt;</w:t>
      </w:r>
      <w:bookmarkStart w:id="208" w:name="Seq"/>
      <w:r w:rsidRPr="006518C9">
        <w:t>Seq</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9" w:name="_Toc476057260"/>
      <w:r w:rsidRPr="006518C9">
        <w:t>Element &lt;</w:t>
      </w:r>
      <w:bookmarkStart w:id="210" w:name="SequenceCollection"/>
      <w:r w:rsidRPr="006518C9">
        <w:t>SequenceCollection</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7"/>
        <w:gridCol w:w="8605"/>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883A2C">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w:t>
                  </w:r>
                  <w:r w:rsidRPr="006518C9">
                    <w:rPr>
                      <w:lang w:val="en-US"/>
                    </w:rPr>
                    <w:lastRenderedPageBreak/>
                    <w:t xml:space="preserve">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883A2C">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One (poly)peptide (a sequence with modifications). The combination of Peptide 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883A2C">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00433EC5" w:rsidR="00921A47" w:rsidRPr="006518C9" w:rsidRDefault="00AD4E91">
            <w:pPr>
              <w:rPr>
                <w:sz w:val="24"/>
                <w:szCs w:val="24"/>
                <w:lang w:val="en-US"/>
              </w:rPr>
            </w:pPr>
            <w:r>
              <w:rPr>
                <w:noProof/>
              </w:rPr>
              <w:drawing>
                <wp:inline distT="0" distB="0" distL="0" distR="0" wp14:anchorId="7410C4C7" wp14:editId="7C4F10C5">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11" w:name="_Toc476057261"/>
      <w:r w:rsidRPr="006518C9">
        <w:t>Element &lt;</w:t>
      </w:r>
      <w:bookmarkStart w:id="212" w:name="SiteRegexp"/>
      <w:r w:rsidRPr="006518C9">
        <w:t>SiteRegexp</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3" w:name="_Toc476057262"/>
      <w:r w:rsidRPr="006518C9">
        <w:t>Element &lt;</w:t>
      </w:r>
      <w:bookmarkStart w:id="214" w:name="SoftwareName"/>
      <w:r w:rsidRPr="006518C9">
        <w:t>SoftwareNam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29"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0"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1"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2"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3"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4"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5"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36"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37"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38"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lastRenderedPageBreak/>
              <w:t xml:space="preserve">  e.g.: </w:t>
            </w:r>
            <w:hyperlink r:id="rId339"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0"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5" w:name="_Toc476057263"/>
      <w:r w:rsidRPr="006518C9">
        <w:t>Element &lt;</w:t>
      </w:r>
      <w:bookmarkStart w:id="216" w:name="SourceFile"/>
      <w:r w:rsidRPr="006518C9">
        <w:t>SourceFile</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57"/>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883A2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883A2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1"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2"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3"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7" w:name="_Toc476057264"/>
      <w:r w:rsidRPr="006518C9">
        <w:t>Element &lt;</w:t>
      </w:r>
      <w:bookmarkStart w:id="218" w:name="SpecificityRules"/>
      <w:r w:rsidRPr="006518C9">
        <w:t>SpecificityRules</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4"/>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4"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5"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46"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47"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48"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49"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0"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B301FD" w14:textId="77777777" w:rsidR="00921A47" w:rsidRPr="006518C9" w:rsidRDefault="00921A47">
            <w:pPr>
              <w:pStyle w:val="HTMLPreformatted"/>
            </w:pPr>
            <w:r w:rsidRPr="006518C9">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9" w:name="_Toc476057265"/>
      <w:r w:rsidRPr="006518C9">
        <w:t>Element &lt;</w:t>
      </w:r>
      <w:bookmarkStart w:id="220" w:name="SpectraData"/>
      <w:r w:rsidRPr="006518C9">
        <w:t>SpectraData</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557"/>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883A2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883A2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883A2C">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lastRenderedPageBreak/>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21" w:name="_Toc476057266"/>
      <w:r w:rsidRPr="006518C9">
        <w:t>Element &lt;</w:t>
      </w:r>
      <w:bookmarkStart w:id="222" w:name="SpectrumIdentification"/>
      <w:r w:rsidRPr="006518C9">
        <w:t>SpectrumIdentification</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8562"/>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227"/>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883A2C">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883A2C">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3" w:name="_Toc476057267"/>
      <w:r w:rsidRPr="006518C9">
        <w:t>Element &lt;</w:t>
      </w:r>
      <w:bookmarkStart w:id="224" w:name="SpectrumIdentificationItem"/>
      <w:r w:rsidRPr="006518C9">
        <w:t>SpectrumIdentificationItem</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01"/>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79"/>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883A2C">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883A2C">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5CCA95B" w14:textId="16625E4B" w:rsidR="00921A47" w:rsidRPr="006518C9" w:rsidRDefault="00AD4E91">
            <w:pPr>
              <w:rPr>
                <w:sz w:val="24"/>
                <w:szCs w:val="24"/>
                <w:lang w:val="en-US"/>
              </w:rPr>
            </w:pPr>
            <w:r>
              <w:rPr>
                <w:noProof/>
              </w:rPr>
              <w:drawing>
                <wp:inline distT="0" distB="0" distL="0" distR="0" wp14:anchorId="4259FB8E" wp14:editId="5B744405">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2"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3"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4"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55"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56"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57"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58"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59"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0"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3"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lastRenderedPageBreak/>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lastRenderedPageBreak/>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5" w:name="_Toc476057268"/>
      <w:r w:rsidRPr="006518C9">
        <w:t>Element &lt;</w:t>
      </w:r>
      <w:bookmarkStart w:id="226" w:name="SpectrumIdentificationItemRef"/>
      <w:r w:rsidRPr="006518C9">
        <w:t>SpectrumIdentificationItemRef</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996"/>
              <w:gridCol w:w="824"/>
              <w:gridCol w:w="3836"/>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lastRenderedPageBreak/>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7" w:name="_Toc476057269"/>
      <w:r w:rsidRPr="006518C9">
        <w:t>Element &lt;</w:t>
      </w:r>
      <w:bookmarkStart w:id="228" w:name="SpectrumIdentificationList"/>
      <w:r w:rsidRPr="006518C9">
        <w:t>SpectrumIdentificationList</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883A2C">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883A2C">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424F7CDA" w:rsidR="00921A47" w:rsidRPr="006518C9" w:rsidRDefault="00AD4E91">
            <w:pPr>
              <w:rPr>
                <w:sz w:val="24"/>
                <w:szCs w:val="24"/>
                <w:lang w:val="en-US"/>
              </w:rPr>
            </w:pPr>
            <w:r>
              <w:rPr>
                <w:noProof/>
              </w:rPr>
              <w:drawing>
                <wp:inline distT="0" distB="0" distL="0" distR="0" wp14:anchorId="11145AC5" wp14:editId="5C1C3CA5">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9" w:name="_Toc476057270"/>
      <w:r w:rsidRPr="006518C9">
        <w:t>Element &lt;</w:t>
      </w:r>
      <w:bookmarkStart w:id="230" w:name="SpectrumIdentificationProtocol"/>
      <w:r w:rsidRPr="006518C9">
        <w:t>SpectrumIdentificationProtocol</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1"/>
        <w:gridCol w:w="854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2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883A2C">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883A2C">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883A2C">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883A2C">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883A2C">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883A2C">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883A2C">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883A2C">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883A2C">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883A2C">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4B0653AF" w:rsidR="00921A47" w:rsidRPr="006518C9" w:rsidRDefault="00AD4E91">
            <w:pPr>
              <w:rPr>
                <w:sz w:val="24"/>
                <w:szCs w:val="24"/>
                <w:lang w:val="en-US"/>
              </w:rPr>
            </w:pPr>
            <w:r>
              <w:rPr>
                <w:noProof/>
              </w:rPr>
              <w:drawing>
                <wp:inline distT="0" distB="0" distL="0" distR="0" wp14:anchorId="54EAE56C" wp14:editId="2A20E538">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31" w:name="_Toc476057271"/>
      <w:r w:rsidRPr="006518C9">
        <w:t>Element &lt;</w:t>
      </w:r>
      <w:bookmarkStart w:id="232" w:name="SpectrumIdentificationResult"/>
      <w:r w:rsidRPr="006518C9">
        <w:t>SpectrumIdentificationResul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548"/>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29"/>
              <w:gridCol w:w="956"/>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669"/>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883A2C">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lastRenderedPageBreak/>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66"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67"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68"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69"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0"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1"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2"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73"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74"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75"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76"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77"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3" w:name="_Toc476057272"/>
      <w:r w:rsidRPr="006518C9">
        <w:t>Element &lt;</w:t>
      </w:r>
      <w:bookmarkStart w:id="234" w:name="SpectrumIDFormat"/>
      <w:r w:rsidRPr="006518C9">
        <w:t>SpectrumIDFormat</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78"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79"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0"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1"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2"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83"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84"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85"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86"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87"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88"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89"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0"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1"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2"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393"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5" w:name="_Toc476057273"/>
      <w:r w:rsidRPr="006518C9">
        <w:t>Element &lt;</w:t>
      </w:r>
      <w:bookmarkStart w:id="236" w:name="SubSample"/>
      <w:r w:rsidRPr="006518C9">
        <w:t>SubSample</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7" w:name="_Toc476057274"/>
      <w:r w:rsidRPr="006518C9">
        <w:t>Element &lt;</w:t>
      </w:r>
      <w:bookmarkStart w:id="238" w:name="SubstitutionModification"/>
      <w:r w:rsidRPr="006518C9">
        <w:t>SubstitutionModification</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7"/>
        <w:gridCol w:w="8565"/>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29"/>
              <w:gridCol w:w="824"/>
              <w:gridCol w:w="2792"/>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lastRenderedPageBreak/>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9" w:name="_Toc476057275"/>
      <w:r w:rsidRPr="006518C9">
        <w:t>Element &lt;</w:t>
      </w:r>
      <w:bookmarkStart w:id="240" w:name="Threshold"/>
      <w:r w:rsidRPr="006518C9">
        <w:t>Threshold</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8"/>
        <w:gridCol w:w="8344"/>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1"/>
              <w:gridCol w:w="1135"/>
              <w:gridCol w:w="1180"/>
              <w:gridCol w:w="4247"/>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883A2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39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lastRenderedPageBreak/>
              <w:t xml:space="preserve">  e.g.: </w:t>
            </w:r>
            <w:hyperlink r:id="rId395"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39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39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398"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t xml:space="preserve">  e.g.: </w:t>
            </w:r>
            <w:hyperlink r:id="rId39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0"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0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0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05"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0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07"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08"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09"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0"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1"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2"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13"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14"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15"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16"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17"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18"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19"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0"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1"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2"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23"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24"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25"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26"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27"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28"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29"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0"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1"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2"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33"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34"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35"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36"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37"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38"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39"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0"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1"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2"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43"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44"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45"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41" w:name="_Toc476057276"/>
      <w:r w:rsidRPr="006518C9">
        <w:t>Element &lt;</w:t>
      </w:r>
      <w:bookmarkStart w:id="242" w:name="TranslationTable"/>
      <w:r w:rsidRPr="006518C9">
        <w:t>TranslationTable</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2"/>
        <w:gridCol w:w="8530"/>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5"/>
              <w:gridCol w:w="1135"/>
              <w:gridCol w:w="1180"/>
              <w:gridCol w:w="4409"/>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883A2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A single entry from an ontology or a controlled 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46"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47"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48"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3" w:name="_Toc476057277"/>
      <w:r w:rsidRPr="006518C9">
        <w:t>Element &lt;</w:t>
      </w:r>
      <w:bookmarkStart w:id="244" w:name="userParam"/>
      <w:r w:rsidRPr="006518C9">
        <w:t>userParam</w:t>
      </w:r>
      <w:bookmarkEnd w:id="244"/>
      <w:r w:rsidRPr="006518C9">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7"/>
        <w:gridCol w:w="8525"/>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6"/>
              <w:gridCol w:w="995"/>
              <w:gridCol w:w="824"/>
              <w:gridCol w:w="5179"/>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5" w:name="_Ref217199331"/>
      <w:bookmarkStart w:id="246" w:name="_Toc476057278"/>
      <w:r w:rsidRPr="006518C9">
        <w:t>Specific Comments</w:t>
      </w:r>
      <w:r w:rsidR="00627E57" w:rsidRPr="006518C9">
        <w:t xml:space="preserve"> on schema</w:t>
      </w:r>
      <w:bookmarkEnd w:id="245"/>
      <w:bookmarkEnd w:id="246"/>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7" w:name="_Toc295300723"/>
      <w:bookmarkStart w:id="248" w:name="_Toc476057279"/>
      <w:r w:rsidRPr="006518C9">
        <w:t>File extension</w:t>
      </w:r>
      <w:bookmarkEnd w:id="247"/>
      <w:r w:rsidRPr="006518C9">
        <w:t xml:space="preserve"> and compression</w:t>
      </w:r>
      <w:bookmarkEnd w:id="248"/>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9" w:name="_Toc476057280"/>
      <w:r w:rsidRPr="006518C9">
        <w:t>Referencing elements within the document</w:t>
      </w:r>
      <w:bookmarkEnd w:id="249"/>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50" w:name="_Toc476057281"/>
      <w:r w:rsidRPr="006518C9">
        <w:t xml:space="preserve">Searches against </w:t>
      </w:r>
      <w:r w:rsidR="00A35AC6" w:rsidRPr="006518C9">
        <w:t>nucleotide sequences</w:t>
      </w:r>
      <w:bookmarkEnd w:id="250"/>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49"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51" w:name="_Ref217103909"/>
      <w:bookmarkStart w:id="252" w:name="_Toc476057282"/>
      <w:r w:rsidRPr="006518C9">
        <w:t xml:space="preserve">Reporting </w:t>
      </w:r>
      <w:bookmarkEnd w:id="251"/>
      <w:r w:rsidR="00D96678" w:rsidRPr="006518C9">
        <w:t>peptide and protein identifications passing a significance threshold</w:t>
      </w:r>
      <w:bookmarkEnd w:id="252"/>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3" w:name="_Ref211669116"/>
      <w:bookmarkStart w:id="254"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3"/>
      <w:bookmarkEnd w:id="254"/>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5" w:name="_Toc476057284"/>
      <w:r w:rsidRPr="006518C9">
        <w:t>Database Filter</w:t>
      </w:r>
      <w:bookmarkEnd w:id="255"/>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6" w:name="_Toc476057285"/>
      <w:r w:rsidRPr="006518C9">
        <w:t xml:space="preserve">Types of </w:t>
      </w:r>
      <w:r w:rsidR="00C01CAD" w:rsidRPr="006518C9">
        <w:t>parameters</w:t>
      </w:r>
      <w:r w:rsidRPr="006518C9">
        <w:t xml:space="preserve"> and </w:t>
      </w:r>
      <w:r w:rsidR="00C01CAD" w:rsidRPr="006518C9">
        <w:t>v</w:t>
      </w:r>
      <w:r w:rsidRPr="006518C9">
        <w:t>alues</w:t>
      </w:r>
      <w:bookmarkEnd w:id="256"/>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7" w:name="_Toc476057286"/>
      <w:r w:rsidRPr="006518C9">
        <w:t>Reporting fragmentation ions</w:t>
      </w:r>
      <w:bookmarkEnd w:id="257"/>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8" w:name="_Toc476057287"/>
      <w:r w:rsidRPr="006518C9">
        <w:t>In</w:t>
      </w:r>
      <w:r w:rsidR="000015E8" w:rsidRPr="006518C9">
        <w:t>ternal fragments</w:t>
      </w:r>
      <w:r w:rsidRPr="006518C9">
        <w:t xml:space="preserve"> and immonium ions</w:t>
      </w:r>
      <w:bookmarkEnd w:id="258"/>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0"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9" w:name="_Toc476057288"/>
      <w:r w:rsidRPr="006518C9">
        <w:t>Encoding Neutral loss fragment ions</w:t>
      </w:r>
      <w:bookmarkEnd w:id="259"/>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60" w:name="_Toc476057289"/>
      <w:r w:rsidRPr="006518C9">
        <w:t>Enzyme definition</w:t>
      </w:r>
      <w:bookmarkEnd w:id="260"/>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1"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61" w:name="_Ref215304396"/>
      <w:r w:rsidRPr="006518C9">
        <w:rPr>
          <w:lang w:val="en-US"/>
        </w:rPr>
        <w:t xml:space="preserve">Table </w:t>
      </w:r>
      <w:bookmarkEnd w:id="261"/>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2" w:name="_Toc476057290"/>
      <w:r w:rsidRPr="006518C9">
        <w:t>Unknown modifications</w:t>
      </w:r>
      <w:bookmarkEnd w:id="262"/>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3" w:name="_Ref170622236"/>
      <w:bookmarkStart w:id="264" w:name="_Toc170636047"/>
      <w:bookmarkStart w:id="265" w:name="_Toc476057291"/>
      <w:bookmarkStart w:id="266" w:name="_Toc111817895"/>
      <w:bookmarkStart w:id="267" w:name="_Toc118017570"/>
      <w:r w:rsidRPr="006518C9">
        <w:t>Conclusions</w:t>
      </w:r>
      <w:bookmarkEnd w:id="263"/>
      <w:bookmarkEnd w:id="264"/>
      <w:bookmarkEnd w:id="265"/>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8" w:name="_Toc476057292"/>
      <w:r w:rsidRPr="006518C9">
        <w:lastRenderedPageBreak/>
        <w:t>Authors</w:t>
      </w:r>
      <w:r w:rsidR="005B103B" w:rsidRPr="006518C9">
        <w:t xml:space="preserve"> and Contributors</w:t>
      </w:r>
      <w:bookmarkEnd w:id="268"/>
    </w:p>
    <w:bookmarkEnd w:id="266"/>
    <w:bookmarkEnd w:id="267"/>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2"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9" w:name="_Toc476057293"/>
      <w:r w:rsidRPr="006518C9">
        <w:t>References</w:t>
      </w:r>
      <w:bookmarkEnd w:id="269"/>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70" w:name="_Toc526008660"/>
      <w:bookmarkStart w:id="271" w:name="_Toc153690678"/>
      <w:bookmarkStart w:id="272" w:name="_Toc155584023"/>
      <w:bookmarkStart w:id="273" w:name="_Toc156877875"/>
      <w:bookmarkStart w:id="274" w:name="_Toc476057294"/>
      <w:r w:rsidRPr="006518C9">
        <w:t>Intellectual Property Statement</w:t>
      </w:r>
      <w:bookmarkEnd w:id="270"/>
      <w:bookmarkEnd w:id="271"/>
      <w:bookmarkEnd w:id="272"/>
      <w:bookmarkEnd w:id="273"/>
      <w:bookmarkEnd w:id="274"/>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5" w:name="_Toc153687291"/>
      <w:bookmarkStart w:id="276" w:name="_Toc155584024"/>
      <w:bookmarkStart w:id="277" w:name="_Toc156877876"/>
      <w:bookmarkStart w:id="278" w:name="_Toc476057295"/>
      <w:r w:rsidRPr="006518C9">
        <w:t>Copyright Notice</w:t>
      </w:r>
      <w:bookmarkEnd w:id="275"/>
      <w:bookmarkEnd w:id="276"/>
      <w:bookmarkEnd w:id="277"/>
      <w:bookmarkEnd w:id="278"/>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9" w:name="29"/>
      <w:bookmarkStart w:id="280" w:name="30"/>
      <w:bookmarkStart w:id="281" w:name="31"/>
      <w:bookmarkEnd w:id="279"/>
      <w:bookmarkEnd w:id="280"/>
      <w:bookmarkEnd w:id="281"/>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53"/>
      <w:footerReference w:type="default" r:id="rId454"/>
      <w:headerReference w:type="first" r:id="rId455"/>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051A67" w14:textId="77777777" w:rsidR="00883A2C" w:rsidRDefault="00883A2C">
      <w:r>
        <w:separator/>
      </w:r>
    </w:p>
  </w:endnote>
  <w:endnote w:type="continuationSeparator" w:id="0">
    <w:p w14:paraId="37752F83" w14:textId="77777777" w:rsidR="00883A2C" w:rsidRDefault="00883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883A2C"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005423">
      <w:rPr>
        <w:rStyle w:val="PageNumber"/>
        <w:noProof/>
      </w:rPr>
      <w:t>21</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005423">
      <w:rPr>
        <w:rStyle w:val="PageNumber"/>
        <w:noProof/>
      </w:rPr>
      <w:t>91</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FA660" w14:textId="77777777" w:rsidR="00883A2C" w:rsidRDefault="00883A2C">
      <w:r>
        <w:separator/>
      </w:r>
    </w:p>
  </w:footnote>
  <w:footnote w:type="continuationSeparator" w:id="0">
    <w:p w14:paraId="225A0724" w14:textId="77777777" w:rsidR="00883A2C" w:rsidRDefault="00883A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14C01E" w:rsidR="0032247A" w:rsidRDefault="0032247A" w:rsidP="008B5995">
    <w:pPr>
      <w:tabs>
        <w:tab w:val="left" w:pos="7938"/>
      </w:tabs>
    </w:pPr>
    <w:r>
      <w:t xml:space="preserve">mzIdentML Specification </w:t>
    </w:r>
    <w:r w:rsidRPr="002A5705">
      <w:t>version 1.</w:t>
    </w:r>
    <w:r>
      <w:t xml:space="preserve">2.0 </w:t>
    </w:r>
    <w:r w:rsidR="00751904">
      <w:t>final-rc</w:t>
    </w:r>
    <w:r>
      <w:tab/>
      <w:t>J</w:t>
    </w:r>
    <w:r w:rsidR="006C328F">
      <w:t>an</w:t>
    </w:r>
    <w:r>
      <w:t xml:space="preserve"> 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312C6133" w:rsidR="0032247A" w:rsidRDefault="0032247A" w:rsidP="00AC7651">
    <w:r>
      <w:t xml:space="preserve">PSI </w:t>
    </w:r>
    <w:r w:rsidR="006C159C">
      <w:t>final</w:t>
    </w:r>
    <w:r>
      <w:t xml:space="preserve"> recommendation</w:t>
    </w:r>
    <w:r w:rsidR="00A61DCD">
      <w:tab/>
    </w:r>
    <w:r w:rsidR="00A61DCD">
      <w:tab/>
    </w:r>
    <w:r w:rsidR="00A61DCD">
      <w:tab/>
    </w:r>
    <w:r w:rsidR="00A61DCD">
      <w:tab/>
    </w:r>
    <w:r w:rsidR="00A61DCD">
      <w:tab/>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0E3CE016" w:rsidR="0032247A" w:rsidRDefault="00A61DCD" w:rsidP="007B733F">
    <w:pPr>
      <w:jc w:val="right"/>
    </w:pPr>
    <w:r>
      <w:t>Mar</w:t>
    </w:r>
    <w:r w:rsidR="006C159C">
      <w:t xml:space="preserve">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1pt;height:12.1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7" TargetMode="External"/><Relationship Id="rId299" Type="http://schemas.openxmlformats.org/officeDocument/2006/relationships/hyperlink" Target="http://www.ebi.ac.uk/ols/beta/ontologies/ms/terms?iri=http://purl.obolibrary.org/obo/MS_1001011"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6" TargetMode="External"/><Relationship Id="rId159" Type="http://schemas.openxmlformats.org/officeDocument/2006/relationships/hyperlink" Target="http://www.ebi.ac.uk/ols/beta/ontologies/ms/terms?iri=http://purl.obolibrary.org/obo/MS_1001512" TargetMode="External"/><Relationship Id="rId324" Type="http://schemas.openxmlformats.org/officeDocument/2006/relationships/hyperlink" Target="http://www.ebi.ac.uk/ols/beta/ontologies/ms/terms?iri=http://purl.obolibrary.org/obo/MS_1002491" TargetMode="External"/><Relationship Id="rId366" Type="http://schemas.openxmlformats.org/officeDocument/2006/relationships/hyperlink" Target="http://www.ebi.ac.uk/ols/beta/ontologies/ms/terms?iri=http://purl.obolibrary.org/obo/MS_1001405" TargetMode="External"/><Relationship Id="rId170" Type="http://schemas.openxmlformats.org/officeDocument/2006/relationships/hyperlink" Target="http://www.ebi.ac.uk/ols/beta/ontologies/ms/terms?iri=http://purl.obolibrary.org/obo/MS_1001512" TargetMode="External"/><Relationship Id="rId226" Type="http://schemas.openxmlformats.org/officeDocument/2006/relationships/hyperlink" Target="http://www.ebi.ac.uk/ols/beta/ontologies/ms/terms?iri=http://purl.obolibrary.org/obo/MS_1001156" TargetMode="External"/><Relationship Id="rId433" Type="http://schemas.openxmlformats.org/officeDocument/2006/relationships/hyperlink" Target="http://www.ebi.ac.uk/ols/beta/ontologies/ms/terms?iri=http://purl.obolibrary.org/obo/MS_1001154" TargetMode="External"/><Relationship Id="rId268" Type="http://schemas.openxmlformats.org/officeDocument/2006/relationships/hyperlink" Target="http://www.ebi.ac.uk/ols/beta/ontologies/ms/terms?iri=http://purl.obolibrary.org/obo/MS_1001267" TargetMode="External"/><Relationship Id="rId32" Type="http://schemas.openxmlformats.org/officeDocument/2006/relationships/hyperlink" Target="http://www.ebi.ac.uk/ols/beta/ontologies/ms/terms?iri=http://purl.obolibrary.org/obo/MS_1001302" TargetMode="External"/><Relationship Id="rId74" Type="http://schemas.openxmlformats.org/officeDocument/2006/relationships/hyperlink" Target="http://www.ebi.ac.uk/ols/beta/ontologies/ms/terms?iri=http://purl.obolibrary.org/obo/MS_1001289" TargetMode="External"/><Relationship Id="rId128" Type="http://schemas.openxmlformats.org/officeDocument/2006/relationships/hyperlink" Target="http://www.ebi.ac.uk/ols/beta/ontologies/ms/terms?iri=http://purl.obolibrary.org/obo/MS_1000742" TargetMode="External"/><Relationship Id="rId335" Type="http://schemas.openxmlformats.org/officeDocument/2006/relationships/hyperlink" Target="http://www.ebi.ac.uk/ols/beta/ontologies/ms/terms?iri=http://purl.obolibrary.org/obo/MS_1000537" TargetMode="External"/><Relationship Id="rId377" Type="http://schemas.openxmlformats.org/officeDocument/2006/relationships/hyperlink" Target="http://www.ebi.ac.uk/ols/beta/ontologies/ms/terms?iri=http://purl.obolibrary.org/obo/MS_1001405"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8" TargetMode="External"/><Relationship Id="rId237" Type="http://schemas.openxmlformats.org/officeDocument/2006/relationships/hyperlink" Target="http://www.ebi.ac.uk/ols/beta/ontologies/ms/terms?iri=http://purl.obolibrary.org/obo/MS_1001194" TargetMode="External"/><Relationship Id="rId402" Type="http://schemas.openxmlformats.org/officeDocument/2006/relationships/hyperlink" Target="http://www.ebi.ac.uk/ols/beta/ontologies/ms/terms?iri=http://purl.obolibrary.org/obo/MS_1001038" TargetMode="External"/><Relationship Id="rId279" Type="http://schemas.openxmlformats.org/officeDocument/2006/relationships/hyperlink" Target="http://www.ebi.ac.uk/ols/beta/ontologies/ms/terms?iri=http://purl.obolibrary.org/obo/MS_1001266" TargetMode="External"/><Relationship Id="rId444" Type="http://schemas.openxmlformats.org/officeDocument/2006/relationships/hyperlink" Target="http://www.ebi.ac.uk/ols/beta/ontologies/ms/terms?iri=http://purl.obolibrary.org/obo/MS_1001447" TargetMode="External"/><Relationship Id="rId43" Type="http://schemas.openxmlformats.org/officeDocument/2006/relationships/hyperlink" Target="http://www.ebi.ac.uk/ols/beta/ontologies/ms/terms?iri=http://purl.obolibrary.org/obo/MS_1001302" TargetMode="External"/><Relationship Id="rId139" Type="http://schemas.openxmlformats.org/officeDocument/2006/relationships/hyperlink" Target="http://www.ebi.ac.uk/ols/beta/ontologies/ms/terms?iri=http://purl.obolibrary.org/obo/MS_1000560" TargetMode="External"/><Relationship Id="rId290" Type="http://schemas.openxmlformats.org/officeDocument/2006/relationships/hyperlink" Target="http://www.ebi.ac.uk/ols/beta/ontologies/ms/terms?iri=http://purl.obolibrary.org/obo/MS_1001015" TargetMode="External"/><Relationship Id="rId304" Type="http://schemas.openxmlformats.org/officeDocument/2006/relationships/hyperlink" Target="http://www.ebi.ac.uk/ols/beta/ontologies/ms/terms?iri=http://purl.obolibrary.org/obo/MS_1001460" TargetMode="External"/><Relationship Id="rId346" Type="http://schemas.openxmlformats.org/officeDocument/2006/relationships/hyperlink" Target="http://www.ebi.ac.uk/ols/beta/ontologies/ms/terms?iri=http://purl.obolibrary.org/obo/MS_1001190" TargetMode="External"/><Relationship Id="rId388" Type="http://schemas.openxmlformats.org/officeDocument/2006/relationships/hyperlink" Target="http://www.ebi.ac.uk/ols/beta/ontologies/ms/terms?iri=http://purl.obolibrary.org/obo/MS_1000777" TargetMode="External"/><Relationship Id="rId85" Type="http://schemas.openxmlformats.org/officeDocument/2006/relationships/hyperlink" Target="http://www.ebi.ac.uk/ols/beta/ontologies/ms/terms?iri=http://purl.obolibrary.org/obo/MS_1001469" TargetMode="External"/><Relationship Id="rId150" Type="http://schemas.openxmlformats.org/officeDocument/2006/relationships/hyperlink" Target="http://www.ebi.ac.uk/ols/beta/ontologies/ms/terms?iri=http://purl.obolibrary.org/obo/MS_1000560" TargetMode="External"/><Relationship Id="rId192" Type="http://schemas.openxmlformats.org/officeDocument/2006/relationships/hyperlink" Target="http://www.ebi.ac.uk/ols/beta/ontologies/ms/terms?iri=http://purl.obolibrary.org/obo/MS_1001412" TargetMode="External"/><Relationship Id="rId206" Type="http://schemas.openxmlformats.org/officeDocument/2006/relationships/hyperlink" Target="http://www.ebi.ac.uk/ols/beta/ontologies/ms/terms?iri=http://purl.obolibrary.org/obo/MS_1002474" TargetMode="External"/><Relationship Id="rId413" Type="http://schemas.openxmlformats.org/officeDocument/2006/relationships/hyperlink" Target="http://www.ebi.ac.uk/ols/beta/ontologies/ms/terms?iri=http://purl.obolibrary.org/obo/MS_1001160" TargetMode="External"/><Relationship Id="rId248" Type="http://schemas.openxmlformats.org/officeDocument/2006/relationships/hyperlink" Target="http://www.ebi.ac.uk/ols/beta/ontologies/ms/terms?iri=http://purl.obolibrary.org/obo/MS_1001591" TargetMode="External"/><Relationship Id="rId455" Type="http://schemas.openxmlformats.org/officeDocument/2006/relationships/header" Target="header2.xm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202" TargetMode="External"/><Relationship Id="rId315" Type="http://schemas.openxmlformats.org/officeDocument/2006/relationships/hyperlink" Target="http://www.ebi.ac.uk/ols/beta/ontologies/ms/terms?iri=http://purl.obolibrary.org/obo/MOD:00000"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05" TargetMode="External"/><Relationship Id="rId96" Type="http://schemas.openxmlformats.org/officeDocument/2006/relationships/hyperlink" Target="http://www.ebi.ac.uk/ols/beta/ontologies/ms/terms?iri=http://purl.obolibrary.org/obo/MS_1001303" TargetMode="External"/><Relationship Id="rId161" Type="http://schemas.openxmlformats.org/officeDocument/2006/relationships/hyperlink" Target="http://www.ebi.ac.uk/ols/beta/ontologies/ms/terms?iri=http://purl.obolibrary.org/obo/MS_1001201" TargetMode="External"/><Relationship Id="rId217" Type="http://schemas.openxmlformats.org/officeDocument/2006/relationships/hyperlink" Target="http://www.ebi.ac.uk/ols/beta/ontologies/ms/terms?iri=http://purl.obolibrary.org/obo/MS_1001125" TargetMode="External"/><Relationship Id="rId399" Type="http://schemas.openxmlformats.org/officeDocument/2006/relationships/hyperlink" Target="http://www.ebi.ac.uk/ols/beta/ontologies/ms/terms?iri=http://purl.obolibrary.org/obo/MS_1001028" TargetMode="External"/><Relationship Id="rId259" Type="http://schemas.openxmlformats.org/officeDocument/2006/relationships/hyperlink" Target="http://www.ebi.ac.uk/ols/beta/ontologies/ms/terms?iri=http://purl.obolibrary.org/obo/MS_1002401" TargetMode="External"/><Relationship Id="rId424" Type="http://schemas.openxmlformats.org/officeDocument/2006/relationships/hyperlink" Target="http://www.ebi.ac.uk/ols/beta/ontologies/ms/terms?iri=http://purl.obolibrary.org/obo/MS_1001026"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9" TargetMode="External"/><Relationship Id="rId270" Type="http://schemas.openxmlformats.org/officeDocument/2006/relationships/hyperlink" Target="http://www.ebi.ac.uk/ols/beta/ontologies/ms/terms?iri=http://purl.obolibrary.org/obo/MS_1001269" TargetMode="External"/><Relationship Id="rId326" Type="http://schemas.openxmlformats.org/officeDocument/2006/relationships/hyperlink" Target="http://www.ebi.ac.uk/ols/beta/ontologies/ms/terms?iri=http://purl.obolibrary.org/obo/MS_1002493" TargetMode="External"/><Relationship Id="rId65" Type="http://schemas.openxmlformats.org/officeDocument/2006/relationships/hyperlink" Target="http://www.ebi.ac.uk/ols/beta/ontologies/ms/terms?iri=http://purl.obolibrary.org/obo/MS_1001194" TargetMode="External"/><Relationship Id="rId130" Type="http://schemas.openxmlformats.org/officeDocument/2006/relationships/hyperlink" Target="http://www.ebi.ac.uk/ols/beta/ontologies/ms/terms?iri=http://purl.obolibrary.org/obo/MS_1001199" TargetMode="External"/><Relationship Id="rId368" Type="http://schemas.openxmlformats.org/officeDocument/2006/relationships/hyperlink" Target="http://www.ebi.ac.uk/ols/beta/ontologies/ms/terms?iri=http://purl.obolibrary.org/obo/MS_1000796" TargetMode="External"/><Relationship Id="rId172" Type="http://schemas.openxmlformats.org/officeDocument/2006/relationships/hyperlink" Target="http://www.ebi.ac.uk/ols/beta/ontologies/ms/terms?iri=http://purl.obolibrary.org/obo/MS_1000903" TargetMode="External"/><Relationship Id="rId228" Type="http://schemas.openxmlformats.org/officeDocument/2006/relationships/hyperlink" Target="http://www.ebi.ac.uk/ols/beta/ontologies/ms/terms?iri=http://purl.obolibrary.org/obo/MS_1001158" TargetMode="External"/><Relationship Id="rId435" Type="http://schemas.openxmlformats.org/officeDocument/2006/relationships/hyperlink" Target="http://www.ebi.ac.uk/ols/beta/ontologies/ms/terms?iri=http://purl.obolibrary.org/obo/MS_1001156" TargetMode="External"/><Relationship Id="rId281" Type="http://schemas.openxmlformats.org/officeDocument/2006/relationships/hyperlink" Target="http://www.ebi.ac.uk/ols/beta/ontologies/ms/terms?iri=http://purl.obolibrary.org/obo/MS_1001268" TargetMode="External"/><Relationship Id="rId337" Type="http://schemas.openxmlformats.org/officeDocument/2006/relationships/hyperlink" Target="http://www.ebi.ac.uk/ols/beta/ontologies/ms/terms?iri=http://purl.obolibrary.org/obo/MS_1000551" TargetMode="External"/><Relationship Id="rId34" Type="http://schemas.openxmlformats.org/officeDocument/2006/relationships/hyperlink" Target="http://www.ebi.ac.uk/ols/beta/ontologies/ms/terms?iri=http://purl.obolibrary.org/obo/MS_1001007" TargetMode="External"/><Relationship Id="rId76" Type="http://schemas.openxmlformats.org/officeDocument/2006/relationships/hyperlink" Target="http://www.ebi.ac.uk/ols/beta/ontologies/ms/terms?iri=http://purl.obolibrary.org/obo/MS_1002060" TargetMode="External"/><Relationship Id="rId141" Type="http://schemas.openxmlformats.org/officeDocument/2006/relationships/hyperlink" Target="http://www.ebi.ac.uk/ols/beta/ontologies/ms/terms?iri=http://purl.obolibrary.org/obo/MS_1000562" TargetMode="External"/><Relationship Id="rId379" Type="http://schemas.openxmlformats.org/officeDocument/2006/relationships/hyperlink" Target="http://www.ebi.ac.uk/ols/beta/ontologies/ms/terms?iri=http://purl.obolibrary.org/obo/MS_1000768"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354" TargetMode="External"/><Relationship Id="rId239" Type="http://schemas.openxmlformats.org/officeDocument/2006/relationships/hyperlink" Target="http://www.ebi.ac.uk/ols/beta/ontologies/ms/terms?iri=http://purl.obolibrary.org/obo/MS_1001447" TargetMode="External"/><Relationship Id="rId390" Type="http://schemas.openxmlformats.org/officeDocument/2006/relationships/hyperlink" Target="http://www.ebi.ac.uk/ols/beta/ontologies/ms/terms?iri=http://purl.obolibrary.org/obo/MS_1001529" TargetMode="External"/><Relationship Id="rId404" Type="http://schemas.openxmlformats.org/officeDocument/2006/relationships/hyperlink" Target="http://www.ebi.ac.uk/ols/beta/ontologies/ms/terms?iri=http://purl.obolibrary.org/obo/MS_1001046" TargetMode="External"/><Relationship Id="rId446" Type="http://schemas.openxmlformats.org/officeDocument/2006/relationships/hyperlink" Target="http://www.ebi.ac.uk/ols/beta/ontologies/ms/terms?iri=http://purl.obolibrary.org/obo/MS_1001410" TargetMode="External"/><Relationship Id="rId250" Type="http://schemas.openxmlformats.org/officeDocument/2006/relationships/hyperlink" Target="http://www.ebi.ac.uk/ols/beta/ontologies/ms/terms?iri=http://purl.obolibrary.org/obo/MS_1001593" TargetMode="External"/><Relationship Id="rId292" Type="http://schemas.openxmlformats.org/officeDocument/2006/relationships/hyperlink" Target="http://www.ebi.ac.uk/ols/beta/ontologies/ms/terms?iri=http://purl.obolibrary.org/obo/MS_1001017" TargetMode="External"/><Relationship Id="rId306" Type="http://schemas.openxmlformats.org/officeDocument/2006/relationships/hyperlink" Target="http://www.ebi.ac.uk/ols/beta/ontologies/ms/terms?iri=http://purl.obolibrary.org/obo/MS_1001525" TargetMode="External"/><Relationship Id="rId45" Type="http://schemas.openxmlformats.org/officeDocument/2006/relationships/hyperlink" Target="http://www.ebi.ac.uk/ols/beta/ontologies/ms/terms?iri=http://purl.obolibrary.org/obo/MS_1001210" TargetMode="External"/><Relationship Id="rId87" Type="http://schemas.openxmlformats.org/officeDocument/2006/relationships/hyperlink" Target="http://www.ebi.ac.uk/ols/beta/ontologies/ms/terms?iri=http://purl.obolibrary.org/obo/MS_1001089" TargetMode="External"/><Relationship Id="rId110" Type="http://schemas.openxmlformats.org/officeDocument/2006/relationships/hyperlink" Target="http://www.ebi.ac.uk/ols/beta/ontologies/ms/terms?iri=http://purl.obolibrary.org/obo/MS_1001204" TargetMode="External"/><Relationship Id="rId348" Type="http://schemas.openxmlformats.org/officeDocument/2006/relationships/hyperlink" Target="http://www.ebi.ac.uk/ols/beta/ontologies/ms/terms?iri=http://purl.obolibrary.org/obo/MS_1001876" TargetMode="External"/><Relationship Id="rId152" Type="http://schemas.openxmlformats.org/officeDocument/2006/relationships/hyperlink" Target="http://www.ebi.ac.uk/ols/beta/ontologies/ms/terms?iri=http://purl.obolibrary.org/obo/MS_1001020" TargetMode="External"/><Relationship Id="rId194" Type="http://schemas.openxmlformats.org/officeDocument/2006/relationships/hyperlink" Target="http://www.ebi.ac.uk/ols/beta/ontologies/ms/terms?iri=http://purl.obolibrary.org/obo/MS_1001355" TargetMode="External"/><Relationship Id="rId208" Type="http://schemas.openxmlformats.org/officeDocument/2006/relationships/hyperlink" Target="http://www.ebi.ac.uk/ols/beta/ontologies/ms/terms?iri=http://purl.obolibrary.org/obo/MS_1002663" TargetMode="External"/><Relationship Id="rId415" Type="http://schemas.openxmlformats.org/officeDocument/2006/relationships/hyperlink" Target="http://www.ebi.ac.uk/ols/beta/ontologies/ms/terms?iri=http://purl.obolibrary.org/obo/MS_1001162" TargetMode="External"/><Relationship Id="rId457" Type="http://schemas.openxmlformats.org/officeDocument/2006/relationships/theme" Target="theme/theme1.xml"/><Relationship Id="rId261" Type="http://schemas.openxmlformats.org/officeDocument/2006/relationships/hyperlink" Target="http://www.ebi.ac.uk/ols/beta/ontologies/ms/terms?iri=http://purl.obolibrary.org/obo/MS_1001035"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9" TargetMode="External"/><Relationship Id="rId317" Type="http://schemas.openxmlformats.org/officeDocument/2006/relationships/hyperlink" Target="http://www.ebi.ac.uk/ols/beta/ontologies/ms/terms?iri=http://purl.obolibrary.org/obo/MS_1001010"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5" TargetMode="External"/><Relationship Id="rId121" Type="http://schemas.openxmlformats.org/officeDocument/2006/relationships/hyperlink" Target="http://www.ebi.ac.uk/ols/beta/ontologies/ms/terms?iri=http://purl.obolibrary.org/obo/MS_1001351" TargetMode="External"/><Relationship Id="rId163" Type="http://schemas.openxmlformats.org/officeDocument/2006/relationships/hyperlink" Target="http://www.ebi.ac.uk/ols/beta/ontologies/ms/terms?iri=http://purl.obolibrary.org/obo/MS_1001203" TargetMode="External"/><Relationship Id="rId219" Type="http://schemas.openxmlformats.org/officeDocument/2006/relationships/hyperlink" Target="http://www.ebi.ac.uk/ols/beta/ontologies/ms/terms?iri=http://purl.obolibrary.org/obo/MS_1001158" TargetMode="External"/><Relationship Id="rId370" Type="http://schemas.openxmlformats.org/officeDocument/2006/relationships/hyperlink" Target="http://www.ebi.ac.uk/ols/beta/ontologies/ms/terms?iri=http://purl.obolibrary.org/obo/MS_1000798" TargetMode="External"/><Relationship Id="rId426" Type="http://schemas.openxmlformats.org/officeDocument/2006/relationships/hyperlink" Target="http://www.ebi.ac.uk/ols/beta/ontologies/ms/terms?iri=http://purl.obolibrary.org/obo/MS_1001032" TargetMode="External"/><Relationship Id="rId230" Type="http://schemas.openxmlformats.org/officeDocument/2006/relationships/hyperlink" Target="http://www.ebi.ac.uk/ols/beta/ontologies/ms/terms?iri=http://purl.obolibrary.org/obo/MS_1001160"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84" TargetMode="External"/><Relationship Id="rId272" Type="http://schemas.openxmlformats.org/officeDocument/2006/relationships/hyperlink" Target="http://www.ebi.ac.uk/ols/beta/ontologies/ms/terms?iri=http://purl.obolibrary.org/obo/MS_1001271" TargetMode="External"/><Relationship Id="rId328" Type="http://schemas.openxmlformats.org/officeDocument/2006/relationships/image" Target="media/image11.png"/><Relationship Id="rId132" Type="http://schemas.openxmlformats.org/officeDocument/2006/relationships/hyperlink" Target="http://www.ebi.ac.uk/ols/beta/ontologies/ms/terms?iri=http://purl.obolibrary.org/obo/MS_1001242" TargetMode="External"/><Relationship Id="rId174" Type="http://schemas.openxmlformats.org/officeDocument/2006/relationships/hyperlink" Target="http://www.ebi.ac.uk/ols/beta/ontologies/ms/terms?iri=http://purl.obolibrary.org/obo/MS_1000926" TargetMode="External"/><Relationship Id="rId381" Type="http://schemas.openxmlformats.org/officeDocument/2006/relationships/hyperlink" Target="http://www.ebi.ac.uk/ols/beta/ontologies/ms/terms?iri=http://purl.obolibrary.org/obo/MS_1000770" TargetMode="External"/><Relationship Id="rId241" Type="http://schemas.openxmlformats.org/officeDocument/2006/relationships/hyperlink" Target="http://www.ebi.ac.uk/ols/beta/ontologies/ms/terms?iri=http://purl.obolibrary.org/obo/MS_1001454" TargetMode="External"/><Relationship Id="rId437" Type="http://schemas.openxmlformats.org/officeDocument/2006/relationships/hyperlink" Target="http://www.ebi.ac.uk/ols/beta/ontologies/ms/terms?iri=http://purl.obolibrary.org/obo/MS_1001158" TargetMode="External"/><Relationship Id="rId36" Type="http://schemas.openxmlformats.org/officeDocument/2006/relationships/hyperlink" Target="http://www.ebi.ac.uk/ols/beta/ontologies/ms/terms?iri=http://purl.obolibrary.org/obo/MS_1001026" TargetMode="External"/><Relationship Id="rId283" Type="http://schemas.openxmlformats.org/officeDocument/2006/relationships/hyperlink" Target="http://www.ebi.ac.uk/ols/beta/ontologies/ms/terms?iri=http://purl.obolibrary.org/obo/MS_1001270" TargetMode="External"/><Relationship Id="rId339" Type="http://schemas.openxmlformats.org/officeDocument/2006/relationships/hyperlink" Target="http://www.ebi.ac.uk/ols/beta/ontologies/ms/terms?iri=http://purl.obolibrary.org/obo/MS_1000601" TargetMode="External"/><Relationship Id="rId78" Type="http://schemas.openxmlformats.org/officeDocument/2006/relationships/hyperlink" Target="http://www.ebi.ac.uk/ols/beta/ontologies/ms/terms?iri=http://purl.obolibrary.org/obo/MS_1001342" TargetMode="External"/><Relationship Id="rId101" Type="http://schemas.openxmlformats.org/officeDocument/2006/relationships/hyperlink" Target="http://www.ebi.ac.uk/ols/beta/ontologies/ms/terms?iri=http://purl.obolibrary.org/obo/MS_1001308" TargetMode="External"/><Relationship Id="rId143" Type="http://schemas.openxmlformats.org/officeDocument/2006/relationships/hyperlink" Target="http://www.ebi.ac.uk/ols/beta/ontologies/ms/terms?iri=http://purl.obolibrary.org/obo/MS_1000564" TargetMode="External"/><Relationship Id="rId185" Type="http://schemas.openxmlformats.org/officeDocument/2006/relationships/hyperlink" Target="http://www.ebi.ac.uk/ols/beta/ontologies/ms/terms?iri=http://purl.obolibrary.org/obo/MS_1001226" TargetMode="External"/><Relationship Id="rId350" Type="http://schemas.openxmlformats.org/officeDocument/2006/relationships/hyperlink" Target="http://www.ebi.ac.uk/ols/beta/ontologies/ms/terms?iri=http://purl.obolibrary.org/obo/MS_1002058" TargetMode="External"/><Relationship Id="rId406" Type="http://schemas.openxmlformats.org/officeDocument/2006/relationships/hyperlink" Target="http://www.ebi.ac.uk/ols/beta/ontologies/ms/terms?iri=http://purl.obolibrary.org/obo/MS_1001153"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116" TargetMode="External"/><Relationship Id="rId392" Type="http://schemas.openxmlformats.org/officeDocument/2006/relationships/hyperlink" Target="http://www.ebi.ac.uk/ols/beta/ontologies/ms/terms?iri=http://purl.obolibrary.org/obo/MS_1001531" TargetMode="External"/><Relationship Id="rId448" Type="http://schemas.openxmlformats.org/officeDocument/2006/relationships/hyperlink" Target="http://www.ebi.ac.uk/ols/beta/ontologies/ms/terms?iri=http://purl.obolibrary.org/obo/MS_1001423" TargetMode="External"/><Relationship Id="rId252" Type="http://schemas.openxmlformats.org/officeDocument/2006/relationships/hyperlink" Target="http://www.ebi.ac.uk/ols/beta/ontologies/ms/terms?iri=http://purl.obolibrary.org/obo/MS_1001595" TargetMode="External"/><Relationship Id="rId294" Type="http://schemas.openxmlformats.org/officeDocument/2006/relationships/hyperlink" Target="http://www.ebi.ac.uk/ols/beta/ontologies/ms/terms?iri=http://purl.obolibrary.org/obo/MS_1001021" TargetMode="External"/><Relationship Id="rId308" Type="http://schemas.openxmlformats.org/officeDocument/2006/relationships/hyperlink" Target="http://www.ebi.ac.uk/ols/beta/ontologies/ms/terms?iri=http://purl.obolibrary.org/obo/MS_1002028" TargetMode="External"/><Relationship Id="rId47" Type="http://schemas.openxmlformats.org/officeDocument/2006/relationships/hyperlink" Target="http://www.ebi.ac.uk/ols/beta/ontologies/ms/terms?iri=http://purl.obolibrary.org/obo/MS_1001212" TargetMode="External"/><Relationship Id="rId89" Type="http://schemas.openxmlformats.org/officeDocument/2006/relationships/hyperlink" Target="http://www.ebi.ac.uk/ols/beta/ontologies/ms/terms?iri=http://purl.obolibrary.org/obo/MS_1001467" TargetMode="External"/><Relationship Id="rId112" Type="http://schemas.openxmlformats.org/officeDocument/2006/relationships/hyperlink" Target="http://www.ebi.ac.uk/ols/beta/ontologies/ms/terms?iri=http://purl.obolibrary.org/obo/MS_1001468" TargetMode="External"/><Relationship Id="rId154" Type="http://schemas.openxmlformats.org/officeDocument/2006/relationships/hyperlink" Target="http://www.ebi.ac.uk/ols/beta/ontologies/ms/terms?iri=http://purl.obolibrary.org/obo/MS_1001022" TargetMode="External"/><Relationship Id="rId361" Type="http://schemas.openxmlformats.org/officeDocument/2006/relationships/hyperlink" Target="http://www.ebi.ac.uk/ols/beta/ontologies/ms/terms?iri=http://purl.obolibrary.org/obo/MS_1001035" TargetMode="External"/><Relationship Id="rId196" Type="http://schemas.openxmlformats.org/officeDocument/2006/relationships/hyperlink" Target="http://www.ebi.ac.uk/ols/beta/ontologies/ms/terms?iri=http://purl.obolibrary.org/obo/MS_1000587" TargetMode="External"/><Relationship Id="rId417" Type="http://schemas.openxmlformats.org/officeDocument/2006/relationships/hyperlink" Target="http://www.ebi.ac.uk/ols/beta/ontologies/ms/terms?iri=http://purl.obolibrary.org/obo/MS_1001153"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16" TargetMode="External"/><Relationship Id="rId263" Type="http://schemas.openxmlformats.org/officeDocument/2006/relationships/hyperlink" Target="http://www.ebi.ac.uk/ols/beta/ontologies/ms/terms?iri=http://purl.obolibrary.org/obo/MS_1001177" TargetMode="External"/><Relationship Id="rId319" Type="http://schemas.openxmlformats.org/officeDocument/2006/relationships/hyperlink" Target="http://www.ebi.ac.uk/ols/beta/ontologies/ms/terms?iri=http://purl.obolibrary.org/obo/MS_1001081" TargetMode="External"/><Relationship Id="rId58" Type="http://schemas.openxmlformats.org/officeDocument/2006/relationships/hyperlink" Target="http://www.ebi.ac.uk/ols/beta/ontologies/ms/terms?iri=http://purl.obolibrary.org/obo/MS_1001028" TargetMode="External"/><Relationship Id="rId123" Type="http://schemas.openxmlformats.org/officeDocument/2006/relationships/hyperlink" Target="http://www.ebi.ac.uk/ols/beta/ontologies/ms/terms?iri=http://purl.obolibrary.org/obo/MS_1001353" TargetMode="External"/><Relationship Id="rId330" Type="http://schemas.openxmlformats.org/officeDocument/2006/relationships/hyperlink" Target="http://www.ebi.ac.uk/ols/beta/ontologies/ms/terms?iri=http://purl.obolibrary.org/obo/MS_1000532" TargetMode="External"/><Relationship Id="rId165" Type="http://schemas.openxmlformats.org/officeDocument/2006/relationships/hyperlink" Target="http://www.ebi.ac.uk/ols/beta/ontologies/ms/terms?iri=http://purl.obolibrary.org/obo/MS_1001467" TargetMode="External"/><Relationship Id="rId372" Type="http://schemas.openxmlformats.org/officeDocument/2006/relationships/hyperlink" Target="http://www.ebi.ac.uk/ols/beta/ontologies/ms/terms?iri=http://purl.obolibrary.org/obo/MS_1000904" TargetMode="External"/><Relationship Id="rId428" Type="http://schemas.openxmlformats.org/officeDocument/2006/relationships/hyperlink" Target="http://www.ebi.ac.uk/ols/beta/ontologies/ms/terms?iri=http://purl.obolibrary.org/obo/MS_1001038" TargetMode="External"/><Relationship Id="rId232" Type="http://schemas.openxmlformats.org/officeDocument/2006/relationships/hyperlink" Target="http://www.ebi.ac.uk/ols/beta/ontologies/ms/terms?iri=http://purl.obolibrary.org/obo/MS_1001162" TargetMode="External"/><Relationship Id="rId274" Type="http://schemas.openxmlformats.org/officeDocument/2006/relationships/hyperlink" Target="http://www.ebi.ac.uk/ols/beta/ontologies/ms/terms?iri=http://purl.obolibrary.org/obo/MS_1001267"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42" TargetMode="External"/><Relationship Id="rId134" Type="http://schemas.openxmlformats.org/officeDocument/2006/relationships/hyperlink" Target="http://www.ebi.ac.uk/ols/beta/ontologies/ms/terms?iri=http://purl.obolibrary.org/obo/MS_1001275" TargetMode="External"/><Relationship Id="rId80" Type="http://schemas.openxmlformats.org/officeDocument/2006/relationships/hyperlink" Target="http://www.ebi.ac.uk/ols/beta/ontologies/ms/terms?iri=http://purl.obolibrary.org/obo/MS_1001090" TargetMode="External"/><Relationship Id="rId176" Type="http://schemas.openxmlformats.org/officeDocument/2006/relationships/hyperlink" Target="http://www.ebi.ac.uk/ols/beta/ontologies/ms/terms?iri=http://purl.obolibrary.org/obo/MS_1001222" TargetMode="External"/><Relationship Id="rId341" Type="http://schemas.openxmlformats.org/officeDocument/2006/relationships/hyperlink" Target="http://www.ebi.ac.uk/ols/beta/ontologies/ms/terms?iri=http://purl.obolibrary.org/obo/MS_1000561" TargetMode="External"/><Relationship Id="rId383" Type="http://schemas.openxmlformats.org/officeDocument/2006/relationships/hyperlink" Target="http://www.ebi.ac.uk/ols/beta/ontologies/ms/terms?iri=http://purl.obolibrary.org/obo/MS_1000772" TargetMode="External"/><Relationship Id="rId439" Type="http://schemas.openxmlformats.org/officeDocument/2006/relationships/hyperlink" Target="http://www.ebi.ac.uk/ols/beta/ontologies/ms/terms?iri=http://purl.obolibrary.org/obo/MS_1001160" TargetMode="External"/><Relationship Id="rId201" Type="http://schemas.openxmlformats.org/officeDocument/2006/relationships/hyperlink" Target="http://www.ebi.ac.uk/ols/beta/ontologies/ms/terms?iri=http://purl.obolibrary.org/obo/MS_1001165" TargetMode="External"/><Relationship Id="rId243" Type="http://schemas.openxmlformats.org/officeDocument/2006/relationships/hyperlink" Target="http://www.ebi.ac.uk/ols/beta/ontologies/ms/terms?iri=http://purl.obolibrary.org/obo/MS_1001494" TargetMode="External"/><Relationship Id="rId285" Type="http://schemas.openxmlformats.org/officeDocument/2006/relationships/hyperlink" Target="http://www.ebi.ac.uk/ols/beta/ontologies/ms/terms?iri=http://purl.obolibrary.org/obo/MS_1000561" TargetMode="External"/><Relationship Id="rId450" Type="http://schemas.openxmlformats.org/officeDocument/2006/relationships/hyperlink" Target="http://www.matrixscience.com/help/fragmentation_help.html" TargetMode="External"/><Relationship Id="rId38" Type="http://schemas.openxmlformats.org/officeDocument/2006/relationships/hyperlink" Target="http://www.ebi.ac.uk/ols/beta/ontologies/ms/terms?iri=http://purl.obolibrary.org/obo/MS_1001032" TargetMode="External"/><Relationship Id="rId103" Type="http://schemas.openxmlformats.org/officeDocument/2006/relationships/hyperlink" Target="http://www.ebi.ac.uk/ols/beta/ontologies/ms/terms?iri=http://purl.obolibrary.org/obo/MS_1001310" TargetMode="External"/><Relationship Id="rId310" Type="http://schemas.openxmlformats.org/officeDocument/2006/relationships/hyperlink" Target="http://www.ebi.ac.uk/ols/beta/ontologies/ms/terms?iri=http://purl.obolibrary.org/obo/MS_1002030" TargetMode="External"/><Relationship Id="rId91" Type="http://schemas.openxmlformats.org/officeDocument/2006/relationships/hyperlink" Target="http://www.ebi.ac.uk/ols/beta/ontologies/ms/terms?iri=http://purl.obolibrary.org/obo/MS_1001469" TargetMode="External"/><Relationship Id="rId145" Type="http://schemas.openxmlformats.org/officeDocument/2006/relationships/hyperlink" Target="http://www.ebi.ac.uk/ols/beta/ontologies/ms/terms?iri=http://purl.obolibrary.org/obo/MS_1000566" TargetMode="External"/><Relationship Id="rId187" Type="http://schemas.openxmlformats.org/officeDocument/2006/relationships/hyperlink" Target="http://www.ebi.ac.uk/ols/beta/ontologies/ms/terms?iri=http://purl.obolibrary.org/obo/MS_1001227"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302" TargetMode="External"/><Relationship Id="rId408" Type="http://schemas.openxmlformats.org/officeDocument/2006/relationships/hyperlink" Target="http://www.ebi.ac.uk/ols/beta/ontologies/ms/terms?iri=http://purl.obolibrary.org/obo/MS_1001155" TargetMode="External"/><Relationship Id="rId212" Type="http://schemas.openxmlformats.org/officeDocument/2006/relationships/hyperlink" Target="http://www.ebi.ac.uk/ols/beta/ontologies/ms/terms?iri=http://purl.obolibrary.org/obo/MS_1001093" TargetMode="External"/><Relationship Id="rId254" Type="http://schemas.openxmlformats.org/officeDocument/2006/relationships/hyperlink" Target="http://www.ebi.ac.uk/ols/beta/ontologies/ms/terms?iri=http://purl.obolibrary.org/obo/MS_1001597" TargetMode="External"/><Relationship Id="rId49" Type="http://schemas.openxmlformats.org/officeDocument/2006/relationships/hyperlink" Target="http://www.ebi.ac.uk/ols/beta/ontologies/ms/terms?iri=http://purl.obolibrary.org/obo/MS_1001256" TargetMode="External"/><Relationship Id="rId114" Type="http://schemas.openxmlformats.org/officeDocument/2006/relationships/hyperlink" Target="http://www.ebi.ac.uk/ols/beta/ontologies/ms/terms?iri=http://purl.obolibrary.org/obo/MS_1001470" TargetMode="External"/><Relationship Id="rId296" Type="http://schemas.openxmlformats.org/officeDocument/2006/relationships/hyperlink" Target="http://www.ebi.ac.uk/ols/beta/ontologies/ms/terms?iri=http://purl.obolibrary.org/obo/MS_1001023" TargetMode="External"/><Relationship Id="rId60" Type="http://schemas.openxmlformats.org/officeDocument/2006/relationships/hyperlink" Target="http://www.ebi.ac.uk/ols/beta/ontologies/ms/terms?iri=http://purl.obolibrary.org/obo/MS_1001037" TargetMode="External"/><Relationship Id="rId156" Type="http://schemas.openxmlformats.org/officeDocument/2006/relationships/hyperlink" Target="http://www.ebi.ac.uk/ols/beta/ontologies/ms/terms?iri=http://purl.obolibrary.org/obo/MS_1001027" TargetMode="External"/><Relationship Id="rId198" Type="http://schemas.openxmlformats.org/officeDocument/2006/relationships/hyperlink" Target="http://www.ebi.ac.uk/ols/beta/ontologies/ms/terms?iri=http://purl.obolibrary.org/obo/MS_1002415" TargetMode="External"/><Relationship Id="rId321" Type="http://schemas.openxmlformats.org/officeDocument/2006/relationships/hyperlink" Target="http://www.ebi.ac.uk/ols/beta/ontologies/ms/terms?iri=http://purl.obolibrary.org/obo/MS_1001083"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448" TargetMode="External"/><Relationship Id="rId223" Type="http://schemas.openxmlformats.org/officeDocument/2006/relationships/hyperlink" Target="http://www.ebi.ac.uk/ols/beta/ontologies/ms/terms?iri=http://purl.obolibrary.org/obo/MS_1001153" TargetMode="External"/><Relationship Id="rId430" Type="http://schemas.openxmlformats.org/officeDocument/2006/relationships/hyperlink" Target="http://www.ebi.ac.uk/ols/beta/ontologies/ms/terms?iri=http://purl.obolibrary.org/obo/MS_1001046"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2404" TargetMode="External"/><Relationship Id="rId125" Type="http://schemas.openxmlformats.org/officeDocument/2006/relationships/hyperlink" Target="http://www.ebi.ac.uk/ols/beta/ontologies/ms/terms?iri=http://purl.obolibrary.org/obo/MS_1002659" TargetMode="External"/><Relationship Id="rId167" Type="http://schemas.openxmlformats.org/officeDocument/2006/relationships/hyperlink" Target="http://www.ebi.ac.uk/ols/beta/ontologies/ms/terms?iri=http://purl.obolibrary.org/obo/MS_1001469" TargetMode="External"/><Relationship Id="rId332" Type="http://schemas.openxmlformats.org/officeDocument/2006/relationships/hyperlink" Target="http://www.ebi.ac.uk/ols/beta/ontologies/ms/terms?iri=http://purl.obolibrary.org/obo/MS_1000534" TargetMode="External"/><Relationship Id="rId374" Type="http://schemas.openxmlformats.org/officeDocument/2006/relationships/hyperlink" Target="http://www.ebi.ac.uk/ols/beta/ontologies/ms/terms?iri=http://purl.obolibrary.org/obo/MS_1001030" TargetMode="External"/><Relationship Id="rId71" Type="http://schemas.openxmlformats.org/officeDocument/2006/relationships/hyperlink" Target="http://www.ebi.ac.uk/ols/beta/ontologies/ms/terms?iri=http://purl.obolibrary.org/obo/MS_1001286" TargetMode="External"/><Relationship Id="rId234" Type="http://schemas.openxmlformats.org/officeDocument/2006/relationships/hyperlink" Target="http://www.ebi.ac.uk/ols/beta/ontologies/ms/terms?iri=http://purl.obolibrary.org/obo/MS_1001153"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55" Type="http://schemas.openxmlformats.org/officeDocument/2006/relationships/hyperlink" Target="http://www.ebi.ac.uk/ols/beta/ontologies/ms/terms?iri=http://purl.obolibrary.org/obo/MS_1001598" TargetMode="External"/><Relationship Id="rId276" Type="http://schemas.openxmlformats.org/officeDocument/2006/relationships/hyperlink" Target="http://www.ebi.ac.uk/ols/beta/ontologies/ms/terms?iri=http://purl.obolibrary.org/obo/MS_1001269" TargetMode="External"/><Relationship Id="rId297" Type="http://schemas.openxmlformats.org/officeDocument/2006/relationships/hyperlink" Target="http://www.ebi.ac.uk/ols/beta/ontologies/ms/terms?iri=http://purl.obolibrary.org/obo/MS_1001024" TargetMode="External"/><Relationship Id="rId441" Type="http://schemas.openxmlformats.org/officeDocument/2006/relationships/hyperlink" Target="http://www.ebi.ac.uk/ols/beta/ontologies/ms/terms?iri=http://purl.obolibrary.org/obo/MS_1001162" TargetMode="External"/><Relationship Id="rId40" Type="http://schemas.openxmlformats.org/officeDocument/2006/relationships/hyperlink" Target="http://www.ebi.ac.uk/ols/beta/ontologies/ms/terms?iri=http://purl.obolibrary.org/obo/MS_1001038" TargetMode="External"/><Relationship Id="rId115" Type="http://schemas.openxmlformats.org/officeDocument/2006/relationships/hyperlink" Target="http://www.ebi.ac.uk/ols/beta/ontologies/ms/terms?iri=http://purl.obolibrary.org/obo/MS_1001513" TargetMode="External"/><Relationship Id="rId136" Type="http://schemas.openxmlformats.org/officeDocument/2006/relationships/hyperlink" Target="http://www.ebi.ac.uk/ols/beta/ontologies/ms/terms?iri=http://purl.obolibrary.org/obo/MS_1001399" TargetMode="External"/><Relationship Id="rId157" Type="http://schemas.openxmlformats.org/officeDocument/2006/relationships/hyperlink" Target="http://www.ebi.ac.uk/ols/beta/ontologies/ms/terms?iri=http://purl.obolibrary.org/obo/MS_1001412" TargetMode="External"/><Relationship Id="rId178" Type="http://schemas.openxmlformats.org/officeDocument/2006/relationships/hyperlink" Target="http://www.ebi.ac.uk/ols/beta/ontologies/ms/terms?iri=http://purl.obolibrary.org/obo/MS_1001224" TargetMode="External"/><Relationship Id="rId301" Type="http://schemas.openxmlformats.org/officeDocument/2006/relationships/hyperlink" Target="http://www.ebi.ac.uk/ols/beta/ontologies/ms/terms?iri=http://purl.obolibrary.org/obo/MS_1002510" TargetMode="External"/><Relationship Id="rId322" Type="http://schemas.openxmlformats.org/officeDocument/2006/relationships/hyperlink" Target="http://www.ebi.ac.uk/ols/beta/ontologies/ms/terms?iri=http://purl.obolibrary.org/obo/MS_1001584" TargetMode="External"/><Relationship Id="rId343" Type="http://schemas.openxmlformats.org/officeDocument/2006/relationships/hyperlink" Target="http://www.ebi.ac.uk/ols/beta/ontologies/ms/terms?iri=http://purl.obolibrary.org/obo/MS_1000569" TargetMode="External"/><Relationship Id="rId364" Type="http://schemas.openxmlformats.org/officeDocument/2006/relationships/image" Target="media/image13.png"/><Relationship Id="rId61" Type="http://schemas.openxmlformats.org/officeDocument/2006/relationships/hyperlink" Target="http://www.ebi.ac.uk/ols/beta/ontologies/ms/terms?iri=http://purl.obolibrary.org/obo/MS_1001038" TargetMode="External"/><Relationship Id="rId82" Type="http://schemas.openxmlformats.org/officeDocument/2006/relationships/hyperlink" Target="http://www.ebi.ac.uk/ols/beta/ontologies/ms/terms?iri=http://purl.obolibrary.org/obo/MS_1001344" TargetMode="External"/><Relationship Id="rId199" Type="http://schemas.openxmlformats.org/officeDocument/2006/relationships/hyperlink" Target="http://www.ebi.ac.uk/ols/beta/ontologies/ms/terms?iri=http://purl.obolibrary.org/obo/MS_1001147" TargetMode="External"/><Relationship Id="rId203" Type="http://schemas.openxmlformats.org/officeDocument/2006/relationships/hyperlink" Target="http://www.ebi.ac.uk/ols/beta/ontologies/ms/terms?iri=http://purl.obolibrary.org/obo/MS_1002236" TargetMode="External"/><Relationship Id="rId385" Type="http://schemas.openxmlformats.org/officeDocument/2006/relationships/hyperlink" Target="http://www.ebi.ac.uk/ols/beta/ontologies/ms/terms?iri=http://purl.obolibrary.org/obo/MS_1000774"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54" TargetMode="External"/><Relationship Id="rId245" Type="http://schemas.openxmlformats.org/officeDocument/2006/relationships/hyperlink" Target="http://www.ebi.ac.uk/ols/beta/ontologies/ms/terms?iri=http://purl.obolibrary.org/obo/MS_1002055" TargetMode="External"/><Relationship Id="rId266" Type="http://schemas.openxmlformats.org/officeDocument/2006/relationships/image" Target="media/image10.png"/><Relationship Id="rId287" Type="http://schemas.openxmlformats.org/officeDocument/2006/relationships/hyperlink" Target="http://www.ebi.ac.uk/ols/beta/ontologies/ms/terms?iri=http://purl.obolibrary.org/obo/MS_1000569" TargetMode="External"/><Relationship Id="rId410" Type="http://schemas.openxmlformats.org/officeDocument/2006/relationships/hyperlink" Target="http://www.ebi.ac.uk/ols/beta/ontologies/ms/terms?iri=http://purl.obolibrary.org/obo/MS_1001157" TargetMode="External"/><Relationship Id="rId431" Type="http://schemas.openxmlformats.org/officeDocument/2006/relationships/hyperlink" Target="http://www.ebi.ac.uk/ols/beta/ontologies/ms/terms?iri=http://purl.obolibrary.org/obo/MS_1001302" TargetMode="External"/><Relationship Id="rId452" Type="http://schemas.openxmlformats.org/officeDocument/2006/relationships/hyperlink" Target="mailto:andrew.jones@liv.ac.uk"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512" TargetMode="External"/><Relationship Id="rId126" Type="http://schemas.openxmlformats.org/officeDocument/2006/relationships/hyperlink" Target="http://www.ebi.ac.uk/ols/beta/ontologies/ms/terms?iri=http://purl.obolibrary.org/obo/MS_1002660" TargetMode="External"/><Relationship Id="rId147" Type="http://schemas.openxmlformats.org/officeDocument/2006/relationships/hyperlink" Target="http://www.ebi.ac.uk/ols/beta/ontologies/ms/terms?iri=http://purl.obolibrary.org/obo/MS_1000584" TargetMode="External"/><Relationship Id="rId168" Type="http://schemas.openxmlformats.org/officeDocument/2006/relationships/hyperlink" Target="http://www.ebi.ac.uk/ols/beta/ontologies/ms/terms?iri=http://purl.obolibrary.org/obo/MS_1001470" TargetMode="External"/><Relationship Id="rId312" Type="http://schemas.openxmlformats.org/officeDocument/2006/relationships/hyperlink" Target="http://www.ebi.ac.uk/ols/beta/ontologies/ms/terms?iri=http://purl.obolibrary.org/obo/XLMOD:00002" TargetMode="External"/><Relationship Id="rId333" Type="http://schemas.openxmlformats.org/officeDocument/2006/relationships/hyperlink" Target="http://www.ebi.ac.uk/ols/beta/ontologies/ms/terms?iri=http://purl.obolibrary.org/obo/MS_1000535"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360" TargetMode="External"/><Relationship Id="rId72" Type="http://schemas.openxmlformats.org/officeDocument/2006/relationships/hyperlink" Target="http://www.ebi.ac.uk/ols/beta/ontologies/ms/terms?iri=http://purl.obolibrary.org/obo/MS_1001287" TargetMode="External"/><Relationship Id="rId93" Type="http://schemas.openxmlformats.org/officeDocument/2006/relationships/hyperlink" Target="http://www.ebi.ac.uk/ols/beta/ontologies/ms/terms?iri=http://purl.obolibrary.org/obo/MS_1001045" TargetMode="External"/><Relationship Id="rId189" Type="http://schemas.openxmlformats.org/officeDocument/2006/relationships/hyperlink" Target="http://www.ebi.ac.uk/ols/beta/ontologies/ms/terms?iri=http://purl.obolibrary.org/obo/MS_1000587" TargetMode="External"/><Relationship Id="rId375" Type="http://schemas.openxmlformats.org/officeDocument/2006/relationships/hyperlink" Target="http://www.ebi.ac.uk/ols/beta/ontologies/ms/terms?iri=http://purl.obolibrary.org/obo/MS_1001035" TargetMode="External"/><Relationship Id="rId396" Type="http://schemas.openxmlformats.org/officeDocument/2006/relationships/hyperlink" Target="http://www.ebi.ac.uk/ols/beta/ontologies/ms/terms?iri=http://purl.obolibrary.org/obo/MS_100100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8" TargetMode="External"/><Relationship Id="rId235" Type="http://schemas.openxmlformats.org/officeDocument/2006/relationships/hyperlink" Target="http://www.ebi.ac.uk/ols/beta/ontologies/ms/terms?iri=http://purl.obolibrary.org/obo/MS_1001060" TargetMode="External"/><Relationship Id="rId256" Type="http://schemas.openxmlformats.org/officeDocument/2006/relationships/hyperlink" Target="http://www.ebi.ac.uk/ols/beta/ontologies/ms/terms?iri=http://purl.obolibrary.org/obo/MS_1001599" TargetMode="External"/><Relationship Id="rId277" Type="http://schemas.openxmlformats.org/officeDocument/2006/relationships/hyperlink" Target="http://www.ebi.ac.uk/ols/beta/ontologies/ms/terms?iri=http://purl.obolibrary.org/obo/MS_1001270" TargetMode="External"/><Relationship Id="rId298" Type="http://schemas.openxmlformats.org/officeDocument/2006/relationships/hyperlink" Target="http://www.ebi.ac.uk/ols/beta/ontologies/ms/terms?iri=http://purl.obolibrary.org/obo/MS_1001025" TargetMode="External"/><Relationship Id="rId400" Type="http://schemas.openxmlformats.org/officeDocument/2006/relationships/hyperlink" Target="http://www.ebi.ac.uk/ols/beta/ontologies/ms/terms?iri=http://purl.obolibrary.org/obo/MS_1001032" TargetMode="External"/><Relationship Id="rId421" Type="http://schemas.openxmlformats.org/officeDocument/2006/relationships/hyperlink" Target="http://www.ebi.ac.uk/ols/beta/ontologies/ms/terms?iri=http://purl.obolibrary.org/obo/MS_1001005" TargetMode="External"/><Relationship Id="rId442" Type="http://schemas.openxmlformats.org/officeDocument/2006/relationships/hyperlink" Target="http://www.ebi.ac.uk/ols/beta/ontologies/ms/terms?iri=http://purl.obolibrary.org/obo/MS_1001163" TargetMode="External"/><Relationship Id="rId116" Type="http://schemas.openxmlformats.org/officeDocument/2006/relationships/hyperlink" Target="http://www.ebi.ac.uk/ols/beta/ontologies/ms/terms?iri=http://purl.obolibrary.org/obo/MS_1001512" TargetMode="External"/><Relationship Id="rId137" Type="http://schemas.openxmlformats.org/officeDocument/2006/relationships/hyperlink" Target="http://www.ebi.ac.uk/ols/beta/ontologies/ms/terms?iri=http://purl.obolibrary.org/obo/MS_1001400" TargetMode="External"/><Relationship Id="rId158" Type="http://schemas.openxmlformats.org/officeDocument/2006/relationships/hyperlink" Target="http://www.ebi.ac.uk/ols/beta/ontologies/ms/terms?iri=http://purl.obolibrary.org/obo/MS_1001413" TargetMode="External"/><Relationship Id="rId302" Type="http://schemas.openxmlformats.org/officeDocument/2006/relationships/hyperlink" Target="http://www.ebi.ac.uk/ols/beta/ontologies/ms/terms?iri=http://purl.obolibrary.org/obo/UNIMOD:0" TargetMode="External"/><Relationship Id="rId323" Type="http://schemas.openxmlformats.org/officeDocument/2006/relationships/hyperlink" Target="http://www.ebi.ac.uk/ols/beta/ontologies/ms/terms?iri=http://purl.obolibrary.org/obo/MS_1002490" TargetMode="External"/><Relationship Id="rId344" Type="http://schemas.openxmlformats.org/officeDocument/2006/relationships/hyperlink" Target="http://www.ebi.ac.uk/ols/beta/ontologies/ms/terms?iri=http://purl.obolibrary.org/obo/MS_10010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42" TargetMode="External"/><Relationship Id="rId62" Type="http://schemas.openxmlformats.org/officeDocument/2006/relationships/hyperlink" Target="http://www.ebi.ac.uk/ols/beta/ontologies/ms/terms?iri=http://purl.obolibrary.org/obo/MS_1001042" TargetMode="External"/><Relationship Id="rId83" Type="http://schemas.openxmlformats.org/officeDocument/2006/relationships/hyperlink" Target="http://www.ebi.ac.uk/ols/beta/ontologies/ms/terms?iri=http://purl.obolibrary.org/obo/MS_1001467" TargetMode="External"/><Relationship Id="rId179" Type="http://schemas.openxmlformats.org/officeDocument/2006/relationships/hyperlink" Target="http://www.ebi.ac.uk/ols/beta/ontologies/ms/terms?iri=http://purl.obolibrary.org/obo/MS_1001225" TargetMode="External"/><Relationship Id="rId365" Type="http://schemas.openxmlformats.org/officeDocument/2006/relationships/image" Target="media/image14.png"/><Relationship Id="rId386" Type="http://schemas.openxmlformats.org/officeDocument/2006/relationships/hyperlink" Target="http://www.ebi.ac.uk/ols/beta/ontologies/ms/terms?iri=http://purl.obolibrary.org/obo/MS_1000775" TargetMode="External"/><Relationship Id="rId190" Type="http://schemas.openxmlformats.org/officeDocument/2006/relationships/hyperlink" Target="http://www.ebi.ac.uk/ols/beta/ontologies/ms/terms?iri=http://purl.obolibrary.org/obo/MS_1000589" TargetMode="External"/><Relationship Id="rId204" Type="http://schemas.openxmlformats.org/officeDocument/2006/relationships/hyperlink" Target="http://www.ebi.ac.uk/ols/beta/ontologies/ms/terms?iri=http://purl.obolibrary.org/obo/MS_1002407" TargetMode="External"/><Relationship Id="rId225" Type="http://schemas.openxmlformats.org/officeDocument/2006/relationships/hyperlink" Target="http://www.ebi.ac.uk/ols/beta/ontologies/ms/terms?iri=http://purl.obolibrary.org/obo/MS_1001155" TargetMode="External"/><Relationship Id="rId246" Type="http://schemas.openxmlformats.org/officeDocument/2006/relationships/hyperlink" Target="http://www.ebi.ac.uk/ols/beta/ontologies/ms/terms?iri=http://purl.obolibrary.org/obo/MS_1001060" TargetMode="External"/><Relationship Id="rId267" Type="http://schemas.openxmlformats.org/officeDocument/2006/relationships/hyperlink" Target="http://www.ebi.ac.uk/ols/beta/ontologies/ms/terms?iri=http://purl.obolibrary.org/obo/MS_1001266" TargetMode="External"/><Relationship Id="rId288" Type="http://schemas.openxmlformats.org/officeDocument/2006/relationships/hyperlink" Target="http://www.ebi.ac.uk/ols/beta/ontologies/ms/terms?iri=http://purl.obolibrary.org/obo/MS_1001011" TargetMode="External"/><Relationship Id="rId411" Type="http://schemas.openxmlformats.org/officeDocument/2006/relationships/hyperlink" Target="http://www.ebi.ac.uk/ols/beta/ontologies/ms/terms?iri=http://purl.obolibrary.org/obo/MS_1001158" TargetMode="External"/><Relationship Id="rId432" Type="http://schemas.openxmlformats.org/officeDocument/2006/relationships/hyperlink" Target="http://www.ebi.ac.uk/ols/beta/ontologies/ms/terms?iri=http://purl.obolibrary.org/obo/MS_1001153" TargetMode="External"/><Relationship Id="rId453" Type="http://schemas.openxmlformats.org/officeDocument/2006/relationships/header" Target="header1.xml"/><Relationship Id="rId106" Type="http://schemas.openxmlformats.org/officeDocument/2006/relationships/hyperlink" Target="http://www.ebi.ac.uk/ols/beta/ontologies/ms/terms?iri=http://purl.obolibrary.org/obo/MS_1001090" TargetMode="External"/><Relationship Id="rId127" Type="http://schemas.openxmlformats.org/officeDocument/2006/relationships/hyperlink" Target="http://www.ebi.ac.uk/ols/beta/ontologies/ms/terms?iri=http://purl.obolibrary.org/obo/MS_1001040" TargetMode="External"/><Relationship Id="rId313" Type="http://schemas.openxmlformats.org/officeDocument/2006/relationships/hyperlink" Target="http://www.ebi.ac.uk/ols/beta/ontologies/ms/terms?iri=http://purl.obolibrary.org/obo/MS_1002504"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1" TargetMode="External"/><Relationship Id="rId73" Type="http://schemas.openxmlformats.org/officeDocument/2006/relationships/hyperlink" Target="http://www.ebi.ac.uk/ols/beta/ontologies/ms/terms?iri=http://purl.obolibrary.org/obo/MS_1001288" TargetMode="External"/><Relationship Id="rId94" Type="http://schemas.openxmlformats.org/officeDocument/2006/relationships/hyperlink" Target="http://www.ebi.ac.uk/ols/beta/ontologies/ms/terms?iri=http://purl.obolibrary.org/obo/MS_1001091" TargetMode="External"/><Relationship Id="rId148" Type="http://schemas.openxmlformats.org/officeDocument/2006/relationships/hyperlink" Target="http://www.ebi.ac.uk/ols/beta/ontologies/ms/terms?iri=http://purl.obolibrary.org/obo/MS_1000613" TargetMode="External"/><Relationship Id="rId169" Type="http://schemas.openxmlformats.org/officeDocument/2006/relationships/hyperlink" Target="http://www.ebi.ac.uk/ols/beta/ontologies/ms/terms?iri=http://purl.obolibrary.org/obo/MS_1001513" TargetMode="External"/><Relationship Id="rId334" Type="http://schemas.openxmlformats.org/officeDocument/2006/relationships/hyperlink" Target="http://www.ebi.ac.uk/ols/beta/ontologies/ms/terms?iri=http://purl.obolibrary.org/obo/MS_1000536" TargetMode="External"/><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036" TargetMode="External"/><Relationship Id="rId397" Type="http://schemas.openxmlformats.org/officeDocument/2006/relationships/hyperlink" Target="http://www.ebi.ac.uk/ols/beta/ontologies/ms/terms?iri=http://purl.obolibrary.org/obo/MS_100100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7" TargetMode="External"/><Relationship Id="rId215" Type="http://schemas.openxmlformats.org/officeDocument/2006/relationships/hyperlink" Target="http://www.ebi.ac.uk/ols/beta/ontologies/ms/terms?iri=http://purl.obolibrary.org/obo/MS_1001099" TargetMode="External"/><Relationship Id="rId236" Type="http://schemas.openxmlformats.org/officeDocument/2006/relationships/hyperlink" Target="http://www.ebi.ac.uk/ols/beta/ontologies/ms/terms?iri=http://purl.obolibrary.org/obo/MS_1001058" TargetMode="External"/><Relationship Id="rId257" Type="http://schemas.openxmlformats.org/officeDocument/2006/relationships/hyperlink" Target="http://www.ebi.ac.uk/ols/beta/ontologies/ms/terms?iri=http://purl.obolibrary.org/obo/MS_1002213" TargetMode="External"/><Relationship Id="rId278" Type="http://schemas.openxmlformats.org/officeDocument/2006/relationships/hyperlink" Target="http://www.ebi.ac.uk/ols/beta/ontologies/ms/terms?iri=http://purl.obolibrary.org/obo/MS_1001271" TargetMode="External"/><Relationship Id="rId401" Type="http://schemas.openxmlformats.org/officeDocument/2006/relationships/hyperlink" Target="http://www.ebi.ac.uk/ols/beta/ontologies/ms/terms?iri=http://purl.obolibrary.org/obo/MS_1001037" TargetMode="External"/><Relationship Id="rId422" Type="http://schemas.openxmlformats.org/officeDocument/2006/relationships/hyperlink" Target="http://www.ebi.ac.uk/ols/beta/ontologies/ms/terms?iri=http://purl.obolibrary.org/obo/MS_1001007" TargetMode="External"/><Relationship Id="rId443" Type="http://schemas.openxmlformats.org/officeDocument/2006/relationships/hyperlink" Target="http://www.ebi.ac.uk/ols/beta/ontologies/ms/terms?iri=http://purl.obolibrary.org/obo/MS_1001153" TargetMode="External"/><Relationship Id="rId303" Type="http://schemas.openxmlformats.org/officeDocument/2006/relationships/hyperlink" Target="http://www.ebi.ac.uk/ols/beta/ontologies/ms/terms?iri=http://purl.obolibrary.org/obo/MS_1001471" TargetMode="External"/><Relationship Id="rId42" Type="http://schemas.openxmlformats.org/officeDocument/2006/relationships/hyperlink" Target="http://www.ebi.ac.uk/ols/beta/ontologies/ms/terms?iri=http://purl.obolibrary.org/obo/MS_1001046" TargetMode="External"/><Relationship Id="rId84" Type="http://schemas.openxmlformats.org/officeDocument/2006/relationships/hyperlink" Target="http://www.ebi.ac.uk/ols/beta/ontologies/ms/terms?iri=http://purl.obolibrary.org/obo/MS_1001468" TargetMode="External"/><Relationship Id="rId138" Type="http://schemas.openxmlformats.org/officeDocument/2006/relationships/hyperlink" Target="http://www.ebi.ac.uk/ols/beta/ontologies/ms/terms?iri=http://purl.obolibrary.org/obo/MS_1001040" TargetMode="External"/><Relationship Id="rId345" Type="http://schemas.openxmlformats.org/officeDocument/2006/relationships/hyperlink" Target="http://www.ebi.ac.uk/ols/beta/ontologies/ms/terms?iri=http://purl.obolibrary.org/obo/MS_1001189" TargetMode="External"/><Relationship Id="rId387" Type="http://schemas.openxmlformats.org/officeDocument/2006/relationships/hyperlink" Target="http://www.ebi.ac.uk/ols/beta/ontologies/ms/terms?iri=http://purl.obolibrary.org/obo/MS_1000776" TargetMode="External"/><Relationship Id="rId191" Type="http://schemas.openxmlformats.org/officeDocument/2006/relationships/hyperlink" Target="http://www.ebi.ac.uk/ols/beta/ontologies/ms/terms?iri=http://purl.obolibrary.org/obo/MS_1000586" TargetMode="External"/><Relationship Id="rId205" Type="http://schemas.openxmlformats.org/officeDocument/2006/relationships/hyperlink" Target="http://www.ebi.ac.uk/ols/beta/ontologies/ms/terms?iri=http://purl.obolibrary.org/obo/MS_1002415" TargetMode="External"/><Relationship Id="rId247" Type="http://schemas.openxmlformats.org/officeDocument/2006/relationships/hyperlink" Target="http://www.ebi.ac.uk/ols/beta/ontologies/ms/terms?iri=http://purl.obolibrary.org/obo/MS_1001101" TargetMode="External"/><Relationship Id="rId412" Type="http://schemas.openxmlformats.org/officeDocument/2006/relationships/hyperlink" Target="http://www.ebi.ac.uk/ols/beta/ontologies/ms/terms?iri=http://purl.obolibrary.org/obo/MS_1001159" TargetMode="External"/><Relationship Id="rId107" Type="http://schemas.openxmlformats.org/officeDocument/2006/relationships/hyperlink" Target="http://www.ebi.ac.uk/ols/beta/ontologies/ms/terms?iri=http://purl.obolibrary.org/obo/MS_1001201" TargetMode="External"/><Relationship Id="rId289" Type="http://schemas.openxmlformats.org/officeDocument/2006/relationships/hyperlink" Target="http://www.ebi.ac.uk/ols/beta/ontologies/ms/terms?iri=http://purl.obolibrary.org/obo/MS_1001014" TargetMode="External"/><Relationship Id="rId454" Type="http://schemas.openxmlformats.org/officeDocument/2006/relationships/footer" Target="footer1.xm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02" TargetMode="External"/><Relationship Id="rId149" Type="http://schemas.openxmlformats.org/officeDocument/2006/relationships/hyperlink" Target="http://www.ebi.ac.uk/ols/beta/ontologies/ms/terms?iri=http://purl.obolibrary.org/obo/MS_1000614" TargetMode="External"/><Relationship Id="rId314" Type="http://schemas.openxmlformats.org/officeDocument/2006/relationships/hyperlink" Target="http://www.ebi.ac.uk/ols/beta/ontologies/ms/terms?iri=http://purl.obolibrary.org/obo/XLMOD:00004"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026" TargetMode="External"/><Relationship Id="rId95" Type="http://schemas.openxmlformats.org/officeDocument/2006/relationships/hyperlink" Target="http://www.ebi.ac.uk/ols/beta/ontologies/ms/terms?iri=http://purl.obolibrary.org/obo/MS_1001251" TargetMode="External"/><Relationship Id="rId160" Type="http://schemas.openxmlformats.org/officeDocument/2006/relationships/hyperlink" Target="http://www.ebi.ac.uk/ols/beta/ontologies/ms/terms?iri=http://purl.obolibrary.org/obo/MS_1001090" TargetMode="External"/><Relationship Id="rId216" Type="http://schemas.openxmlformats.org/officeDocument/2006/relationships/hyperlink" Target="http://www.ebi.ac.uk/ols/beta/ontologies/ms/terms?iri=http://purl.obolibrary.org/obo/MS_1001100" TargetMode="External"/><Relationship Id="rId423" Type="http://schemas.openxmlformats.org/officeDocument/2006/relationships/hyperlink" Target="http://www.ebi.ac.uk/ols/beta/ontologies/ms/terms?iri=http://purl.obolibrary.org/obo/MS_1001009" TargetMode="External"/><Relationship Id="rId258" Type="http://schemas.openxmlformats.org/officeDocument/2006/relationships/hyperlink" Target="http://www.ebi.ac.uk/ols/beta/ontologies/ms/terms?iri=http://purl.obolibrary.org/obo/MS_1001101"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302" TargetMode="External"/><Relationship Id="rId118" Type="http://schemas.openxmlformats.org/officeDocument/2006/relationships/hyperlink" Target="http://www.ebi.ac.uk/ols/beta/ontologies/ms/terms?iri=http://purl.obolibrary.org/obo/MS_1001348" TargetMode="External"/><Relationship Id="rId325" Type="http://schemas.openxmlformats.org/officeDocument/2006/relationships/hyperlink" Target="http://www.ebi.ac.uk/ols/beta/ontologies/ms/terms?iri=http://purl.obolibrary.org/obo/MS_1002492" TargetMode="External"/><Relationship Id="rId367" Type="http://schemas.openxmlformats.org/officeDocument/2006/relationships/hyperlink" Target="http://www.ebi.ac.uk/ols/beta/ontologies/ms/terms?iri=http://purl.obolibrary.org/obo/MS_1000016" TargetMode="External"/><Relationship Id="rId171" Type="http://schemas.openxmlformats.org/officeDocument/2006/relationships/hyperlink" Target="http://www.ebi.ac.uk/ols/beta/ontologies/ms/terms?iri=http://purl.obolibrary.org/obo/MS_1001221" TargetMode="External"/><Relationship Id="rId227" Type="http://schemas.openxmlformats.org/officeDocument/2006/relationships/hyperlink" Target="http://www.ebi.ac.uk/ols/beta/ontologies/ms/terms?iri=http://purl.obolibrary.org/obo/MS_1001157" TargetMode="External"/><Relationship Id="rId269" Type="http://schemas.openxmlformats.org/officeDocument/2006/relationships/hyperlink" Target="http://www.ebi.ac.uk/ols/beta/ontologies/ms/terms?iri=http://purl.obolibrary.org/obo/MS_1001268" TargetMode="External"/><Relationship Id="rId434" Type="http://schemas.openxmlformats.org/officeDocument/2006/relationships/hyperlink" Target="http://www.ebi.ac.uk/ols/beta/ontologies/ms/terms?iri=http://purl.obolibrary.org/obo/MS_1001155" TargetMode="External"/><Relationship Id="rId33" Type="http://schemas.openxmlformats.org/officeDocument/2006/relationships/hyperlink" Target="http://www.ebi.ac.uk/ols/beta/ontologies/ms/terms?iri=http://purl.obolibrary.org/obo/MS_1001005" TargetMode="External"/><Relationship Id="rId129" Type="http://schemas.openxmlformats.org/officeDocument/2006/relationships/hyperlink" Target="http://www.ebi.ac.uk/ols/beta/ontologies/ms/terms?iri=http://purl.obolibrary.org/obo/MS_1001107" TargetMode="External"/><Relationship Id="rId280" Type="http://schemas.openxmlformats.org/officeDocument/2006/relationships/hyperlink" Target="http://www.ebi.ac.uk/ols/beta/ontologies/ms/terms?iri=http://purl.obolibrary.org/obo/MS_1001267" TargetMode="External"/><Relationship Id="rId336" Type="http://schemas.openxmlformats.org/officeDocument/2006/relationships/hyperlink" Target="http://www.ebi.ac.uk/ols/beta/ontologies/ms/terms?iri=http://purl.obolibrary.org/obo/MS_1000539" TargetMode="External"/><Relationship Id="rId75" Type="http://schemas.openxmlformats.org/officeDocument/2006/relationships/hyperlink" Target="http://www.ebi.ac.uk/ols/beta/ontologies/ms/terms?iri=http://purl.obolibrary.org/obo/MS_1001290" TargetMode="External"/><Relationship Id="rId140" Type="http://schemas.openxmlformats.org/officeDocument/2006/relationships/hyperlink" Target="http://www.ebi.ac.uk/ols/beta/ontologies/ms/terms?iri=http://purl.obolibrary.org/obo/MS_1000526" TargetMode="External"/><Relationship Id="rId182" Type="http://schemas.openxmlformats.org/officeDocument/2006/relationships/hyperlink" Target="http://www.ebi.ac.uk/ols/beta/ontologies/ms/terms?iri=http://purl.obolibrary.org/obo/MS_1001221" TargetMode="External"/><Relationship Id="rId378" Type="http://schemas.openxmlformats.org/officeDocument/2006/relationships/hyperlink" Target="http://www.ebi.ac.uk/ols/beta/ontologies/ms/terms?iri=http://purl.obolibrary.org/obo/MS_1000767" TargetMode="External"/><Relationship Id="rId403" Type="http://schemas.openxmlformats.org/officeDocument/2006/relationships/hyperlink" Target="http://www.ebi.ac.uk/ols/beta/ontologies/ms/terms?iri=http://purl.obolibrary.org/obo/MS_1001042"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364" TargetMode="External"/><Relationship Id="rId445" Type="http://schemas.openxmlformats.org/officeDocument/2006/relationships/hyperlink" Target="http://www.ebi.ac.uk/ols/beta/ontologies/ms/terms?iri=http://purl.obolibrary.org/obo/MS_1001494" TargetMode="External"/><Relationship Id="rId291" Type="http://schemas.openxmlformats.org/officeDocument/2006/relationships/hyperlink" Target="http://www.ebi.ac.uk/ols/beta/ontologies/ms/terms?iri=http://purl.obolibrary.org/obo/MS_1001016" TargetMode="External"/><Relationship Id="rId305" Type="http://schemas.openxmlformats.org/officeDocument/2006/relationships/hyperlink" Target="http://www.ebi.ac.uk/ols/beta/ontologies/ms/terms?iri=http://purl.obolibrary.org/obo/MS_1001524" TargetMode="External"/><Relationship Id="rId347" Type="http://schemas.openxmlformats.org/officeDocument/2006/relationships/hyperlink" Target="http://www.ebi.ac.uk/ols/beta/ontologies/ms/terms?iri=http://purl.obolibrary.org/obo/MS_1001875" TargetMode="External"/><Relationship Id="rId44" Type="http://schemas.openxmlformats.org/officeDocument/2006/relationships/hyperlink" Target="http://www.ebi.ac.uk/ols/beta/ontologies/ms/terms?iri=http://purl.obolibrary.org/obo/MS_1001066" TargetMode="External"/><Relationship Id="rId86" Type="http://schemas.openxmlformats.org/officeDocument/2006/relationships/hyperlink" Target="http://www.ebi.ac.uk/ols/beta/ontologies/ms/terms?iri=http://purl.obolibrary.org/obo/MS_1001470" TargetMode="External"/><Relationship Id="rId151" Type="http://schemas.openxmlformats.org/officeDocument/2006/relationships/hyperlink" Target="http://www.ebi.ac.uk/ols/beta/ontologies/ms/terms?iri=http://purl.obolibrary.org/obo/MS_1001511" TargetMode="External"/><Relationship Id="rId389" Type="http://schemas.openxmlformats.org/officeDocument/2006/relationships/hyperlink" Target="http://www.ebi.ac.uk/ols/beta/ontologies/ms/terms?iri=http://purl.obolibrary.org/obo/MS_1000767" TargetMode="External"/><Relationship Id="rId193" Type="http://schemas.openxmlformats.org/officeDocument/2006/relationships/hyperlink" Target="http://www.ebi.ac.uk/ols/beta/ontologies/ms/terms?iri=http://purl.obolibrary.org/obo/MS_1001413" TargetMode="External"/><Relationship Id="rId207" Type="http://schemas.openxmlformats.org/officeDocument/2006/relationships/hyperlink" Target="http://www.ebi.ac.uk/ols/beta/ontologies/ms/terms?iri=http://purl.obolibrary.org/obo/MS_1002475" TargetMode="External"/><Relationship Id="rId249" Type="http://schemas.openxmlformats.org/officeDocument/2006/relationships/hyperlink" Target="http://www.ebi.ac.uk/ols/beta/ontologies/ms/terms?iri=http://purl.obolibrary.org/obo/MS_1001592" TargetMode="External"/><Relationship Id="rId414" Type="http://schemas.openxmlformats.org/officeDocument/2006/relationships/hyperlink" Target="http://www.ebi.ac.uk/ols/beta/ontologies/ms/terms?iri=http://purl.obolibrary.org/obo/MS_1001161" TargetMode="External"/><Relationship Id="rId456" Type="http://schemas.openxmlformats.org/officeDocument/2006/relationships/fontTable" Target="fontTable.xm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3" TargetMode="External"/><Relationship Id="rId260" Type="http://schemas.openxmlformats.org/officeDocument/2006/relationships/hyperlink" Target="http://www.ebi.ac.uk/ols/beta/ontologies/ms/terms?iri=http://purl.obolibrary.org/obo/MS_1001184" TargetMode="External"/><Relationship Id="rId316" Type="http://schemas.openxmlformats.org/officeDocument/2006/relationships/hyperlink" Target="http://www.ebi.ac.uk/ols/beta/ontologies/ms/terms?iri=http://purl.obolibrary.org/obo/MS_1001080" TargetMode="External"/><Relationship Id="rId55" Type="http://schemas.openxmlformats.org/officeDocument/2006/relationships/hyperlink" Target="http://www.ebi.ac.uk/ols/beta/ontologies/ms/terms?iri=http://purl.obolibrary.org/obo/MS_1001007" TargetMode="External"/><Relationship Id="rId97" Type="http://schemas.openxmlformats.org/officeDocument/2006/relationships/hyperlink" Target="http://www.ebi.ac.uk/ols/beta/ontologies/ms/terms?iri=http://purl.obolibrary.org/obo/MS_1001304" TargetMode="External"/><Relationship Id="rId120" Type="http://schemas.openxmlformats.org/officeDocument/2006/relationships/hyperlink" Target="http://www.ebi.ac.uk/ols/beta/ontologies/ms/terms?iri=http://purl.obolibrary.org/obo/MS_1001350"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202" TargetMode="External"/><Relationship Id="rId218" Type="http://schemas.openxmlformats.org/officeDocument/2006/relationships/hyperlink" Target="http://www.ebi.ac.uk/ols/beta/ontologies/ms/terms?iri=http://purl.obolibrary.org/obo/MS_1001157" TargetMode="External"/><Relationship Id="rId425" Type="http://schemas.openxmlformats.org/officeDocument/2006/relationships/hyperlink" Target="http://www.ebi.ac.uk/ols/beta/ontologies/ms/terms?iri=http://purl.obolibrary.org/obo/MS_1001028" TargetMode="External"/><Relationship Id="rId271" Type="http://schemas.openxmlformats.org/officeDocument/2006/relationships/hyperlink" Target="http://www.ebi.ac.uk/ols/beta/ontologies/ms/terms?iri=http://purl.obolibrary.org/obo/MS_1001270"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013" TargetMode="External"/><Relationship Id="rId131" Type="http://schemas.openxmlformats.org/officeDocument/2006/relationships/hyperlink" Target="http://www.ebi.ac.uk/ols/beta/ontologies/ms/terms?iri=http://purl.obolibrary.org/obo/MS_1001200" TargetMode="External"/><Relationship Id="rId327" Type="http://schemas.openxmlformats.org/officeDocument/2006/relationships/hyperlink" Target="http://www.ebi.ac.uk/ols/beta/ontologies/ms/terms?iri=http://purl.obolibrary.org/obo/MS_1001080" TargetMode="External"/><Relationship Id="rId369" Type="http://schemas.openxmlformats.org/officeDocument/2006/relationships/hyperlink" Target="http://www.ebi.ac.uk/ols/beta/ontologies/ms/terms?iri=http://purl.obolibrary.org/obo/MS_1000797" TargetMode="External"/><Relationship Id="rId173" Type="http://schemas.openxmlformats.org/officeDocument/2006/relationships/hyperlink" Target="http://www.ebi.ac.uk/ols/beta/ontologies/ms/terms?iri=http://purl.obolibrary.org/obo/MS_1000904" TargetMode="External"/><Relationship Id="rId229" Type="http://schemas.openxmlformats.org/officeDocument/2006/relationships/hyperlink" Target="http://www.ebi.ac.uk/ols/beta/ontologies/ms/terms?iri=http://purl.obolibrary.org/obo/MS_1001159" TargetMode="External"/><Relationship Id="rId380" Type="http://schemas.openxmlformats.org/officeDocument/2006/relationships/hyperlink" Target="http://www.ebi.ac.uk/ols/beta/ontologies/ms/terms?iri=http://purl.obolibrary.org/obo/MS_1000769" TargetMode="External"/><Relationship Id="rId436" Type="http://schemas.openxmlformats.org/officeDocument/2006/relationships/hyperlink" Target="http://www.ebi.ac.uk/ols/beta/ontologies/ms/terms?iri=http://purl.obolibrary.org/obo/MS_1001157" TargetMode="External"/><Relationship Id="rId240" Type="http://schemas.openxmlformats.org/officeDocument/2006/relationships/hyperlink" Target="http://www.ebi.ac.uk/ols/beta/ontologies/ms/terms?iri=http://purl.obolibrary.org/obo/MS_1001448" TargetMode="External"/><Relationship Id="rId35" Type="http://schemas.openxmlformats.org/officeDocument/2006/relationships/hyperlink" Target="http://www.ebi.ac.uk/ols/beta/ontologies/ms/terms?iri=http://purl.obolibrary.org/obo/MS_1001009" TargetMode="External"/><Relationship Id="rId77" Type="http://schemas.openxmlformats.org/officeDocument/2006/relationships/image" Target="media/image9.png"/><Relationship Id="rId100" Type="http://schemas.openxmlformats.org/officeDocument/2006/relationships/hyperlink" Target="http://www.ebi.ac.uk/ols/beta/ontologies/ms/terms?iri=http://purl.obolibrary.org/obo/MS_1001307" TargetMode="External"/><Relationship Id="rId282" Type="http://schemas.openxmlformats.org/officeDocument/2006/relationships/hyperlink" Target="http://www.ebi.ac.uk/ols/beta/ontologies/ms/terms?iri=http://purl.obolibrary.org/obo/MS_1001269" TargetMode="External"/><Relationship Id="rId338" Type="http://schemas.openxmlformats.org/officeDocument/2006/relationships/hyperlink" Target="http://www.ebi.ac.uk/ols/beta/ontologies/ms/terms?iri=http://purl.obolibrary.org/obo/MS_1000600"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3" TargetMode="External"/><Relationship Id="rId184" Type="http://schemas.openxmlformats.org/officeDocument/2006/relationships/hyperlink" Target="http://www.ebi.ac.uk/ols/beta/ontologies/ms/terms?iri=http://purl.obolibrary.org/obo/MS_1001346" TargetMode="External"/><Relationship Id="rId391" Type="http://schemas.openxmlformats.org/officeDocument/2006/relationships/hyperlink" Target="http://www.ebi.ac.uk/ols/beta/ontologies/ms/terms?iri=http://purl.obolibrary.org/obo/MS_1001530" TargetMode="External"/><Relationship Id="rId405" Type="http://schemas.openxmlformats.org/officeDocument/2006/relationships/hyperlink" Target="http://www.ebi.ac.uk/ols/beta/ontologies/ms/terms?iri=http://purl.obolibrary.org/obo/MS_1001302" TargetMode="External"/><Relationship Id="rId447" Type="http://schemas.openxmlformats.org/officeDocument/2006/relationships/hyperlink" Target="http://www.ebi.ac.uk/ols/beta/ontologies/ms/terms?iri=http://purl.obolibrary.org/obo/MS_1001025" TargetMode="External"/><Relationship Id="rId251" Type="http://schemas.openxmlformats.org/officeDocument/2006/relationships/hyperlink" Target="http://www.ebi.ac.uk/ols/beta/ontologies/ms/terms?iri=http://purl.obolibrary.org/obo/MS_1001594" TargetMode="External"/><Relationship Id="rId46" Type="http://schemas.openxmlformats.org/officeDocument/2006/relationships/hyperlink" Target="http://www.ebi.ac.uk/ols/beta/ontologies/ms/terms?iri=http://purl.obolibrary.org/obo/MS_1001211" TargetMode="External"/><Relationship Id="rId293" Type="http://schemas.openxmlformats.org/officeDocument/2006/relationships/hyperlink" Target="http://www.ebi.ac.uk/ols/beta/ontologies/ms/terms?iri=http://purl.obolibrary.org/obo/MS_1001020" TargetMode="External"/><Relationship Id="rId307" Type="http://schemas.openxmlformats.org/officeDocument/2006/relationships/hyperlink" Target="http://www.ebi.ac.uk/ols/beta/ontologies/ms/terms?iri=http://purl.obolibrary.org/obo/MS_1001972" TargetMode="External"/><Relationship Id="rId349" Type="http://schemas.openxmlformats.org/officeDocument/2006/relationships/hyperlink" Target="http://www.ebi.ac.uk/ols/beta/ontologies/ms/terms?iri=http://purl.obolibrary.org/obo/MS_1002057" TargetMode="External"/><Relationship Id="rId88" Type="http://schemas.openxmlformats.org/officeDocument/2006/relationships/hyperlink" Target="http://www.ebi.ac.uk/ols/beta/ontologies/ms/terms?iri=http://purl.obolibrary.org/obo/MS_1001090" TargetMode="External"/><Relationship Id="rId111" Type="http://schemas.openxmlformats.org/officeDocument/2006/relationships/hyperlink" Target="http://www.ebi.ac.uk/ols/beta/ontologies/ms/terms?iri=http://purl.obolibrary.org/obo/MS_1001467" TargetMode="External"/><Relationship Id="rId153" Type="http://schemas.openxmlformats.org/officeDocument/2006/relationships/hyperlink" Target="http://www.ebi.ac.uk/ols/beta/ontologies/ms/terms?iri=http://purl.obolibrary.org/obo/MS_1001021" TargetMode="External"/><Relationship Id="rId195" Type="http://schemas.openxmlformats.org/officeDocument/2006/relationships/hyperlink" Target="http://www.ebi.ac.uk/ols/beta/ontologies/ms/terms?iri=http://purl.obolibrary.org/obo/MS_1000588" TargetMode="External"/><Relationship Id="rId209" Type="http://schemas.openxmlformats.org/officeDocument/2006/relationships/hyperlink" Target="http://www.ebi.ac.uk/ols/beta/ontologies/ms/terms?iri=http://purl.obolibrary.org/obo/MS_100240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163" TargetMode="External"/><Relationship Id="rId220" Type="http://schemas.openxmlformats.org/officeDocument/2006/relationships/hyperlink" Target="http://www.ebi.ac.uk/ols/beta/ontologies/ms/terms?iri=http://purl.obolibrary.org/obo/MS_1001169"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26" TargetMode="External"/><Relationship Id="rId262" Type="http://schemas.openxmlformats.org/officeDocument/2006/relationships/hyperlink" Target="http://www.ebi.ac.uk/ols/beta/ontologies/ms/terms?iri=http://purl.obolibrary.org/obo/MS_1001036" TargetMode="External"/><Relationship Id="rId318" Type="http://schemas.openxmlformats.org/officeDocument/2006/relationships/hyperlink" Target="http://www.ebi.ac.uk/ols/beta/ontologies/ms/terms?iri=http://purl.obolibrary.org/obo/MS_1001031" TargetMode="External"/><Relationship Id="rId99" Type="http://schemas.openxmlformats.org/officeDocument/2006/relationships/hyperlink" Target="http://www.ebi.ac.uk/ols/beta/ontologies/ms/terms?iri=http://purl.obolibrary.org/obo/MS_1001306" TargetMode="External"/><Relationship Id="rId122" Type="http://schemas.openxmlformats.org/officeDocument/2006/relationships/hyperlink" Target="http://www.ebi.ac.uk/ols/beta/ontologies/ms/terms?iri=http://purl.obolibrary.org/obo/MS_1001352" TargetMode="External"/><Relationship Id="rId164" Type="http://schemas.openxmlformats.org/officeDocument/2006/relationships/hyperlink" Target="http://www.ebi.ac.uk/ols/beta/ontologies/ms/terms?iri=http://purl.obolibrary.org/obo/MS_1001204" TargetMode="External"/><Relationship Id="rId371" Type="http://schemas.openxmlformats.org/officeDocument/2006/relationships/hyperlink" Target="http://www.ebi.ac.uk/ols/beta/ontologies/ms/terms?iri=http://purl.obolibrary.org/obo/MS_1000903" TargetMode="External"/><Relationship Id="rId427" Type="http://schemas.openxmlformats.org/officeDocument/2006/relationships/hyperlink" Target="http://www.ebi.ac.uk/ols/beta/ontologies/ms/terms?iri=http://purl.obolibrary.org/obo/MS_1001037"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61" TargetMode="External"/><Relationship Id="rId273" Type="http://schemas.openxmlformats.org/officeDocument/2006/relationships/hyperlink" Target="http://www.ebi.ac.uk/ols/beta/ontologies/ms/terms?iri=http://purl.obolibrary.org/obo/MS_1001266" TargetMode="External"/><Relationship Id="rId329" Type="http://schemas.openxmlformats.org/officeDocument/2006/relationships/hyperlink" Target="http://www.ebi.ac.uk/ols/beta/ontologies/ms/terms?iri=http://purl.obolibrary.org/obo/MS_1001456" TargetMode="External"/><Relationship Id="rId68" Type="http://schemas.openxmlformats.org/officeDocument/2006/relationships/hyperlink" Target="http://www.ebi.ac.uk/ols/beta/ontologies/ms/terms?iri=http://purl.obolibrary.org/obo/MS_1001104" TargetMode="External"/><Relationship Id="rId133" Type="http://schemas.openxmlformats.org/officeDocument/2006/relationships/hyperlink" Target="http://www.ebi.ac.uk/ols/beta/ontologies/ms/terms?iri=http://purl.obolibrary.org/obo/MS_1001243" TargetMode="External"/><Relationship Id="rId175" Type="http://schemas.openxmlformats.org/officeDocument/2006/relationships/hyperlink" Target="http://www.ebi.ac.uk/ols/beta/ontologies/ms/terms?iri=http://purl.obolibrary.org/obo/MS_1001220" TargetMode="External"/><Relationship Id="rId340" Type="http://schemas.openxmlformats.org/officeDocument/2006/relationships/hyperlink" Target="http://www.ebi.ac.uk/ols/beta/ontologies/ms/terms?iri=http://purl.obolibrary.org/obo/MS_1001456" TargetMode="External"/><Relationship Id="rId200" Type="http://schemas.openxmlformats.org/officeDocument/2006/relationships/hyperlink" Target="http://www.ebi.ac.uk/ols/beta/ontologies/ms/terms?iri=http://purl.obolibrary.org/obo/MS_1001164" TargetMode="External"/><Relationship Id="rId382" Type="http://schemas.openxmlformats.org/officeDocument/2006/relationships/hyperlink" Target="http://www.ebi.ac.uk/ols/beta/ontologies/ms/terms?iri=http://purl.obolibrary.org/obo/MS_1000771" TargetMode="External"/><Relationship Id="rId438" Type="http://schemas.openxmlformats.org/officeDocument/2006/relationships/hyperlink" Target="http://www.ebi.ac.uk/ols/beta/ontologies/ms/terms?iri=http://purl.obolibrary.org/obo/MS_1001159" TargetMode="External"/><Relationship Id="rId242" Type="http://schemas.openxmlformats.org/officeDocument/2006/relationships/hyperlink" Target="http://www.ebi.ac.uk/ols/beta/ontologies/ms/terms?iri=http://purl.obolibrary.org/obo/MS_1001491" TargetMode="External"/><Relationship Id="rId284" Type="http://schemas.openxmlformats.org/officeDocument/2006/relationships/hyperlink" Target="http://www.ebi.ac.uk/ols/beta/ontologies/ms/terms?iri=http://purl.obolibrary.org/obo/MS_1001271" TargetMode="External"/><Relationship Id="rId37" Type="http://schemas.openxmlformats.org/officeDocument/2006/relationships/hyperlink" Target="http://www.ebi.ac.uk/ols/beta/ontologies/ms/terms?iri=http://purl.obolibrary.org/obo/MS_1001028" TargetMode="External"/><Relationship Id="rId79" Type="http://schemas.openxmlformats.org/officeDocument/2006/relationships/hyperlink" Target="http://www.ebi.ac.uk/ols/beta/ontologies/ms/terms?iri=http://purl.obolibrary.org/obo/MS_1001088" TargetMode="External"/><Relationship Id="rId102" Type="http://schemas.openxmlformats.org/officeDocument/2006/relationships/hyperlink" Target="http://www.ebi.ac.uk/ols/beta/ontologies/ms/terms?iri=http://purl.obolibrary.org/obo/MS_1001309" TargetMode="External"/><Relationship Id="rId144" Type="http://schemas.openxmlformats.org/officeDocument/2006/relationships/hyperlink" Target="http://www.ebi.ac.uk/ols/beta/ontologies/ms/terms?iri=http://purl.obolibrary.org/obo/MS_1000565" TargetMode="External"/><Relationship Id="rId90" Type="http://schemas.openxmlformats.org/officeDocument/2006/relationships/hyperlink" Target="http://www.ebi.ac.uk/ols/beta/ontologies/ms/terms?iri=http://purl.obolibrary.org/obo/MS_1001468" TargetMode="External"/><Relationship Id="rId186" Type="http://schemas.openxmlformats.org/officeDocument/2006/relationships/hyperlink" Target="http://www.ebi.ac.uk/ols/beta/ontologies/ms/terms?iri=http://purl.obolibrary.org/obo/MS_1001225" TargetMode="External"/><Relationship Id="rId351" Type="http://schemas.openxmlformats.org/officeDocument/2006/relationships/image" Target="media/image12.png"/><Relationship Id="rId393" Type="http://schemas.openxmlformats.org/officeDocument/2006/relationships/hyperlink" Target="http://www.ebi.ac.uk/ols/beta/ontologies/ms/terms?iri=http://purl.obolibrary.org/obo/MS_1001532" TargetMode="External"/><Relationship Id="rId407" Type="http://schemas.openxmlformats.org/officeDocument/2006/relationships/hyperlink" Target="http://www.ebi.ac.uk/ols/beta/ontologies/ms/terms?iri=http://purl.obolibrary.org/obo/MS_1001154" TargetMode="External"/><Relationship Id="rId449" Type="http://schemas.openxmlformats.org/officeDocument/2006/relationships/hyperlink" Target="http://www.ncbi.nlm.nih.gov/IEB/ToolBox/SDKDOCS/SEQFEAT.HTML" TargetMode="External"/><Relationship Id="rId211" Type="http://schemas.openxmlformats.org/officeDocument/2006/relationships/hyperlink" Target="http://www.ebi.ac.uk/ols/beta/ontologies/ms/terms?iri=http://purl.obolibrary.org/obo/MS_1001088" TargetMode="External"/><Relationship Id="rId253" Type="http://schemas.openxmlformats.org/officeDocument/2006/relationships/hyperlink" Target="http://www.ebi.ac.uk/ols/beta/ontologies/ms/terms?iri=http://purl.obolibrary.org/obo/MS_1001596" TargetMode="External"/><Relationship Id="rId295" Type="http://schemas.openxmlformats.org/officeDocument/2006/relationships/hyperlink" Target="http://www.ebi.ac.uk/ols/beta/ontologies/ms/terms?iri=http://purl.obolibrary.org/obo/MS_1001022" TargetMode="External"/><Relationship Id="rId309" Type="http://schemas.openxmlformats.org/officeDocument/2006/relationships/hyperlink" Target="http://www.ebi.ac.uk/ols/beta/ontologies/ms/terms?iri=http://purl.obolibrary.org/obo/MS_1002029" TargetMode="External"/><Relationship Id="rId48" Type="http://schemas.openxmlformats.org/officeDocument/2006/relationships/hyperlink" Target="http://www.ebi.ac.uk/ols/beta/ontologies/ms/terms?iri=http://purl.obolibrary.org/obo/MS_1001255" TargetMode="External"/><Relationship Id="rId113" Type="http://schemas.openxmlformats.org/officeDocument/2006/relationships/hyperlink" Target="http://www.ebi.ac.uk/ols/beta/ontologies/ms/terms?iri=http://purl.obolibrary.org/obo/MS_1001469" TargetMode="External"/><Relationship Id="rId320" Type="http://schemas.openxmlformats.org/officeDocument/2006/relationships/hyperlink" Target="http://www.ebi.ac.uk/ols/beta/ontologies/ms/terms?iri=http://purl.obolibrary.org/obo/MS_1001082" TargetMode="External"/><Relationship Id="rId155" Type="http://schemas.openxmlformats.org/officeDocument/2006/relationships/hyperlink" Target="http://www.ebi.ac.uk/ols/beta/ontologies/ms/terms?iri=http://purl.obolibrary.org/obo/MS_1001023" TargetMode="External"/><Relationship Id="rId197" Type="http://schemas.openxmlformats.org/officeDocument/2006/relationships/hyperlink" Target="http://www.ebi.ac.uk/ols/beta/ontologies/ms/terms?iri=http://purl.obolibrary.org/obo/MS_1000589"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494" TargetMode="External"/><Relationship Id="rId222" Type="http://schemas.openxmlformats.org/officeDocument/2006/relationships/hyperlink" Target="http://www.ebi.ac.uk/ols/beta/ontologies/ms/terms?iri=http://purl.obolibrary.org/obo/MS_1002402" TargetMode="External"/><Relationship Id="rId264" Type="http://schemas.openxmlformats.org/officeDocument/2006/relationships/hyperlink" Target="http://www.ebi.ac.uk/ols/beta/ontologies/ms/terms?iri=http://purl.obolibrary.org/obo/MS_1002404"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32" TargetMode="External"/><Relationship Id="rId124" Type="http://schemas.openxmlformats.org/officeDocument/2006/relationships/hyperlink" Target="http://www.ebi.ac.uk/ols/beta/ontologies/ms/terms?iri=http://purl.obolibrary.org/obo/MS_1001462" TargetMode="External"/><Relationship Id="rId70" Type="http://schemas.openxmlformats.org/officeDocument/2006/relationships/hyperlink" Target="http://www.ebi.ac.uk/ols/beta/ontologies/ms/terms?iri=http://purl.obolibrary.org/obo/MS_1001285" TargetMode="External"/><Relationship Id="rId166" Type="http://schemas.openxmlformats.org/officeDocument/2006/relationships/hyperlink" Target="http://www.ebi.ac.uk/ols/beta/ontologies/ms/terms?iri=http://purl.obolibrary.org/obo/MS_1001468" TargetMode="External"/><Relationship Id="rId331" Type="http://schemas.openxmlformats.org/officeDocument/2006/relationships/hyperlink" Target="http://www.ebi.ac.uk/ols/beta/ontologies/ms/terms?iri=http://purl.obolibrary.org/obo/MS_1000533" TargetMode="External"/><Relationship Id="rId373" Type="http://schemas.openxmlformats.org/officeDocument/2006/relationships/hyperlink" Target="http://www.ebi.ac.uk/ols/beta/ontologies/ms/terms?iri=http://purl.obolibrary.org/obo/MS_1000926" TargetMode="External"/><Relationship Id="rId429" Type="http://schemas.openxmlformats.org/officeDocument/2006/relationships/hyperlink" Target="http://www.ebi.ac.uk/ols/beta/ontologies/ms/terms?iri=http://purl.obolibrary.org/obo/MS_100104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3" TargetMode="External"/><Relationship Id="rId440" Type="http://schemas.openxmlformats.org/officeDocument/2006/relationships/hyperlink" Target="http://www.ebi.ac.uk/ols/beta/ontologies/ms/terms?iri=http://purl.obolibrary.org/obo/MS_1001161"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68" TargetMode="External"/><Relationship Id="rId300" Type="http://schemas.openxmlformats.org/officeDocument/2006/relationships/hyperlink" Target="http://www.ebi.ac.uk/ols/beta/ontologies/ms/terms?iri=http://purl.obolibrary.org/obo/MS_1002509" TargetMode="External"/><Relationship Id="rId81" Type="http://schemas.openxmlformats.org/officeDocument/2006/relationships/hyperlink" Target="http://www.ebi.ac.uk/ols/beta/ontologies/ms/terms?iri=http://purl.obolibrary.org/obo/MS_1001343" TargetMode="External"/><Relationship Id="rId135" Type="http://schemas.openxmlformats.org/officeDocument/2006/relationships/hyperlink" Target="http://www.ebi.ac.uk/ols/beta/ontologies/ms/terms?iri=http://purl.obolibrary.org/obo/MS_1001276" TargetMode="External"/><Relationship Id="rId177" Type="http://schemas.openxmlformats.org/officeDocument/2006/relationships/hyperlink" Target="http://www.ebi.ac.uk/ols/beta/ontologies/ms/terms?iri=http://purl.obolibrary.org/obo/MS_1001223" TargetMode="External"/><Relationship Id="rId342" Type="http://schemas.openxmlformats.org/officeDocument/2006/relationships/hyperlink" Target="http://www.ebi.ac.uk/ols/beta/ontologies/ms/terms?iri=http://purl.obolibrary.org/obo/MS_1000568" TargetMode="External"/><Relationship Id="rId384" Type="http://schemas.openxmlformats.org/officeDocument/2006/relationships/hyperlink" Target="http://www.ebi.ac.uk/ols/beta/ontologies/ms/terms?iri=http://purl.obolibrary.org/obo/MS_1000773" TargetMode="External"/><Relationship Id="rId202" Type="http://schemas.openxmlformats.org/officeDocument/2006/relationships/hyperlink" Target="http://www.ebi.ac.uk/ols/beta/ontologies/ms/terms?iri=http://purl.obolibrary.org/obo/MS_1001301" TargetMode="External"/><Relationship Id="rId244" Type="http://schemas.openxmlformats.org/officeDocument/2006/relationships/hyperlink" Target="http://www.ebi.ac.uk/ols/beta/ontologies/ms/terms?iri=http://purl.obolibrary.org/obo/MS_1001574" TargetMode="External"/><Relationship Id="rId39" Type="http://schemas.openxmlformats.org/officeDocument/2006/relationships/hyperlink" Target="http://www.ebi.ac.uk/ols/beta/ontologies/ms/terms?iri=http://purl.obolibrary.org/obo/MS_1001037" TargetMode="External"/><Relationship Id="rId286" Type="http://schemas.openxmlformats.org/officeDocument/2006/relationships/hyperlink" Target="http://www.ebi.ac.uk/ols/beta/ontologies/ms/terms?iri=http://purl.obolibrary.org/obo/MS_1000568" TargetMode="External"/><Relationship Id="rId451" Type="http://schemas.openxmlformats.org/officeDocument/2006/relationships/hyperlink" Target="http://www.pcre.org" TargetMode="External"/><Relationship Id="rId50" Type="http://schemas.openxmlformats.org/officeDocument/2006/relationships/hyperlink" Target="http://www.ebi.ac.uk/ols/beta/ontologies/ms/terms?iri=http://purl.obolibrary.org/obo/MS_1001359" TargetMode="External"/><Relationship Id="rId104" Type="http://schemas.openxmlformats.org/officeDocument/2006/relationships/hyperlink" Target="http://www.ebi.ac.uk/ols/beta/ontologies/ms/terms?iri=http://purl.obolibrary.org/obo/MS_1001045" TargetMode="External"/><Relationship Id="rId146" Type="http://schemas.openxmlformats.org/officeDocument/2006/relationships/hyperlink" Target="http://www.ebi.ac.uk/ols/beta/ontologies/ms/terms?iri=http://purl.obolibrary.org/obo/MS_1000567" TargetMode="External"/><Relationship Id="rId188" Type="http://schemas.openxmlformats.org/officeDocument/2006/relationships/hyperlink" Target="http://www.ebi.ac.uk/ols/beta/ontologies/ms/terms?iri=http://purl.obolibrary.org/obo/MS_1000588" TargetMode="External"/><Relationship Id="rId311" Type="http://schemas.openxmlformats.org/officeDocument/2006/relationships/hyperlink" Target="http://www.ebi.ac.uk/ols/beta/ontologies/ms/terms?iri=http://purl.obolibrary.org/obo/MS_1001460" TargetMode="External"/><Relationship Id="rId353" Type="http://schemas.openxmlformats.org/officeDocument/2006/relationships/hyperlink" Target="http://www.ebi.ac.uk/ols/beta/ontologies/ms/terms?iri=http://purl.obolibrary.org/obo/MS_1000016" TargetMode="External"/><Relationship Id="rId395" Type="http://schemas.openxmlformats.org/officeDocument/2006/relationships/hyperlink" Target="http://www.ebi.ac.uk/ols/beta/ontologies/ms/terms?iri=http://purl.obolibrary.org/obo/MS_1001005" TargetMode="External"/><Relationship Id="rId409" Type="http://schemas.openxmlformats.org/officeDocument/2006/relationships/hyperlink" Target="http://www.ebi.ac.uk/ols/beta/ontologies/ms/terms?iri=http://purl.obolibrary.org/obo/MS_1001156" TargetMode="External"/><Relationship Id="rId92" Type="http://schemas.openxmlformats.org/officeDocument/2006/relationships/hyperlink" Target="http://www.ebi.ac.uk/ols/beta/ontologies/ms/terms?iri=http://purl.obolibrary.org/obo/MS_1001470" TargetMode="External"/><Relationship Id="rId213" Type="http://schemas.openxmlformats.org/officeDocument/2006/relationships/hyperlink" Target="http://www.ebi.ac.uk/ols/beta/ontologies/ms/terms?iri=http://purl.obolibrary.org/obo/MS_1001097" TargetMode="External"/><Relationship Id="rId420" Type="http://schemas.openxmlformats.org/officeDocument/2006/relationships/hyperlink" Target="http://www.ebi.ac.uk/ols/beta/ontologies/ms/terms?iri=http://purl.obolibrary.org/obo/MS_100130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FD20B6-050C-49B6-A585-B1D9977B4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47839</Words>
  <Characters>272687</Characters>
  <Application>Microsoft Office Word</Application>
  <DocSecurity>0</DocSecurity>
  <Lines>2272</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988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5</cp:revision>
  <cp:lastPrinted>2017-03-14T13:02:00Z</cp:lastPrinted>
  <dcterms:created xsi:type="dcterms:W3CDTF">2017-03-14T13:00:00Z</dcterms:created>
  <dcterms:modified xsi:type="dcterms:W3CDTF">2017-03-1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